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58C29" w14:textId="73727589" w:rsidR="00D13570" w:rsidRPr="00AD066D" w:rsidRDefault="00BB5A60" w:rsidP="00C26775">
      <w:pPr>
        <w:pStyle w:val="AbstractSummary"/>
        <w:jc w:val="center"/>
        <w:rPr>
          <w:b/>
        </w:rPr>
      </w:pPr>
      <w:r w:rsidRPr="00AD066D">
        <w:rPr>
          <w:b/>
        </w:rPr>
        <w:t xml:space="preserve">E-Cigarette </w:t>
      </w:r>
      <w:r w:rsidR="00EF5B68" w:rsidRPr="00AD066D">
        <w:rPr>
          <w:b/>
        </w:rPr>
        <w:t xml:space="preserve">Product Characteristics </w:t>
      </w:r>
      <w:r w:rsidRPr="00AD066D">
        <w:rPr>
          <w:b/>
        </w:rPr>
        <w:t>and</w:t>
      </w:r>
      <w:r w:rsidR="00D13570" w:rsidRPr="00AD066D">
        <w:rPr>
          <w:b/>
        </w:rPr>
        <w:t xml:space="preserve"> </w:t>
      </w:r>
      <w:r w:rsidR="009C4AB1" w:rsidRPr="00AD066D">
        <w:rPr>
          <w:b/>
        </w:rPr>
        <w:t xml:space="preserve">Subsequent </w:t>
      </w:r>
      <w:r w:rsidR="00D13570" w:rsidRPr="00AD066D">
        <w:rPr>
          <w:b/>
        </w:rPr>
        <w:t xml:space="preserve">Frequency of </w:t>
      </w:r>
      <w:r w:rsidR="00C21487" w:rsidRPr="00AD066D">
        <w:rPr>
          <w:b/>
        </w:rPr>
        <w:t xml:space="preserve">Cigarette </w:t>
      </w:r>
      <w:r w:rsidR="00D13570" w:rsidRPr="00AD066D">
        <w:rPr>
          <w:b/>
        </w:rPr>
        <w:t>Smoking</w:t>
      </w:r>
    </w:p>
    <w:p w14:paraId="310EF1D0" w14:textId="77777777" w:rsidR="00BF7510" w:rsidRPr="00AD066D" w:rsidRDefault="00BF7510" w:rsidP="00C26775">
      <w:pPr>
        <w:jc w:val="center"/>
        <w:rPr>
          <w:b/>
          <w:sz w:val="24"/>
          <w:szCs w:val="24"/>
        </w:rPr>
      </w:pPr>
    </w:p>
    <w:p w14:paraId="255F8823" w14:textId="7300EFF5" w:rsidR="00BF7510" w:rsidRPr="00AD066D" w:rsidRDefault="00BF7510" w:rsidP="00C26775">
      <w:pPr>
        <w:jc w:val="center"/>
        <w:rPr>
          <w:sz w:val="24"/>
          <w:szCs w:val="24"/>
          <w:vertAlign w:val="superscript"/>
        </w:rPr>
      </w:pPr>
      <w:r w:rsidRPr="00AD066D">
        <w:rPr>
          <w:sz w:val="24"/>
          <w:szCs w:val="24"/>
        </w:rPr>
        <w:t>Jessica L. Barrington-Trimis,</w:t>
      </w:r>
      <w:r w:rsidRPr="00AD066D">
        <w:rPr>
          <w:sz w:val="24"/>
          <w:szCs w:val="24"/>
          <w:vertAlign w:val="superscript"/>
        </w:rPr>
        <w:t>1</w:t>
      </w:r>
      <w:r w:rsidRPr="00AD066D">
        <w:rPr>
          <w:sz w:val="24"/>
          <w:szCs w:val="24"/>
        </w:rPr>
        <w:t xml:space="preserve"> </w:t>
      </w:r>
      <w:proofErr w:type="spellStart"/>
      <w:r w:rsidRPr="00AD066D">
        <w:rPr>
          <w:sz w:val="24"/>
          <w:szCs w:val="24"/>
        </w:rPr>
        <w:t>Zhi</w:t>
      </w:r>
      <w:proofErr w:type="spellEnd"/>
      <w:r w:rsidRPr="00AD066D">
        <w:rPr>
          <w:sz w:val="24"/>
          <w:szCs w:val="24"/>
        </w:rPr>
        <w:t xml:space="preserve"> Yang,</w:t>
      </w:r>
      <w:r w:rsidRPr="00AD066D">
        <w:rPr>
          <w:sz w:val="24"/>
          <w:szCs w:val="24"/>
          <w:vertAlign w:val="superscript"/>
        </w:rPr>
        <w:t>1</w:t>
      </w:r>
      <w:r w:rsidRPr="00AD066D">
        <w:rPr>
          <w:sz w:val="24"/>
          <w:szCs w:val="24"/>
        </w:rPr>
        <w:t xml:space="preserve"> Sara Schiff,</w:t>
      </w:r>
      <w:r w:rsidRPr="00AD066D">
        <w:rPr>
          <w:sz w:val="24"/>
          <w:szCs w:val="24"/>
          <w:vertAlign w:val="superscript"/>
        </w:rPr>
        <w:t>1</w:t>
      </w:r>
      <w:r w:rsidRPr="00AD066D">
        <w:rPr>
          <w:sz w:val="24"/>
          <w:szCs w:val="24"/>
        </w:rPr>
        <w:t xml:space="preserve"> </w:t>
      </w:r>
      <w:r w:rsidR="00ED0302" w:rsidRPr="00AD066D">
        <w:rPr>
          <w:sz w:val="24"/>
          <w:szCs w:val="24"/>
        </w:rPr>
        <w:t>Jennifer Unger,</w:t>
      </w:r>
      <w:r w:rsidR="00ED0302" w:rsidRPr="00AD066D">
        <w:rPr>
          <w:sz w:val="24"/>
          <w:szCs w:val="24"/>
          <w:vertAlign w:val="superscript"/>
        </w:rPr>
        <w:t>1</w:t>
      </w:r>
      <w:r w:rsidR="00ED0302" w:rsidRPr="00AD066D">
        <w:rPr>
          <w:sz w:val="24"/>
          <w:szCs w:val="24"/>
        </w:rPr>
        <w:t xml:space="preserve"> Tess </w:t>
      </w:r>
      <w:proofErr w:type="spellStart"/>
      <w:r w:rsidR="00ED0302" w:rsidRPr="00AD066D">
        <w:rPr>
          <w:sz w:val="24"/>
          <w:szCs w:val="24"/>
        </w:rPr>
        <w:t>Boley</w:t>
      </w:r>
      <w:proofErr w:type="spellEnd"/>
      <w:r w:rsidR="00ED0302" w:rsidRPr="00AD066D">
        <w:rPr>
          <w:sz w:val="24"/>
          <w:szCs w:val="24"/>
        </w:rPr>
        <w:t xml:space="preserve"> Cruz,</w:t>
      </w:r>
      <w:r w:rsidR="00ED0302" w:rsidRPr="00AD066D">
        <w:rPr>
          <w:sz w:val="24"/>
          <w:szCs w:val="24"/>
          <w:vertAlign w:val="superscript"/>
        </w:rPr>
        <w:t>1</w:t>
      </w:r>
      <w:r w:rsidR="00ED0302" w:rsidRPr="00AD066D">
        <w:rPr>
          <w:sz w:val="24"/>
          <w:szCs w:val="24"/>
        </w:rPr>
        <w:t xml:space="preserve"> </w:t>
      </w:r>
      <w:r w:rsidRPr="00AD066D">
        <w:rPr>
          <w:sz w:val="24"/>
          <w:szCs w:val="24"/>
        </w:rPr>
        <w:t>Robert Urman,</w:t>
      </w:r>
      <w:r w:rsidRPr="00AD066D">
        <w:rPr>
          <w:sz w:val="24"/>
          <w:szCs w:val="24"/>
          <w:vertAlign w:val="superscript"/>
        </w:rPr>
        <w:t>1</w:t>
      </w:r>
      <w:r w:rsidRPr="00AD066D">
        <w:rPr>
          <w:sz w:val="24"/>
          <w:szCs w:val="24"/>
        </w:rPr>
        <w:t xml:space="preserve"> </w:t>
      </w:r>
      <w:proofErr w:type="spellStart"/>
      <w:r w:rsidR="00BD0E2B" w:rsidRPr="00AD066D">
        <w:rPr>
          <w:sz w:val="24"/>
          <w:szCs w:val="24"/>
        </w:rPr>
        <w:t>Junhan</w:t>
      </w:r>
      <w:proofErr w:type="spellEnd"/>
      <w:r w:rsidR="00BD0E2B" w:rsidRPr="00AD066D">
        <w:rPr>
          <w:sz w:val="24"/>
          <w:szCs w:val="24"/>
        </w:rPr>
        <w:t xml:space="preserve"> Cho,</w:t>
      </w:r>
      <w:r w:rsidR="00BD0E2B" w:rsidRPr="00AD066D">
        <w:rPr>
          <w:sz w:val="24"/>
          <w:szCs w:val="24"/>
          <w:vertAlign w:val="superscript"/>
        </w:rPr>
        <w:t>1</w:t>
      </w:r>
      <w:r w:rsidR="00BD0E2B" w:rsidRPr="00AD066D">
        <w:rPr>
          <w:sz w:val="24"/>
          <w:szCs w:val="24"/>
        </w:rPr>
        <w:t xml:space="preserve"> </w:t>
      </w:r>
      <w:r w:rsidR="0066661F" w:rsidRPr="00AD066D">
        <w:rPr>
          <w:sz w:val="24"/>
          <w:szCs w:val="24"/>
        </w:rPr>
        <w:t>Jonathan Samet,</w:t>
      </w:r>
      <w:r w:rsidR="0066661F" w:rsidRPr="00AD066D">
        <w:rPr>
          <w:sz w:val="24"/>
          <w:szCs w:val="24"/>
          <w:vertAlign w:val="superscript"/>
        </w:rPr>
        <w:t>2</w:t>
      </w:r>
      <w:r w:rsidR="0066661F" w:rsidRPr="00AD066D">
        <w:rPr>
          <w:sz w:val="24"/>
          <w:szCs w:val="24"/>
        </w:rPr>
        <w:t xml:space="preserve"> </w:t>
      </w:r>
      <w:r w:rsidR="00A14F1C" w:rsidRPr="00AD066D">
        <w:rPr>
          <w:sz w:val="24"/>
          <w:szCs w:val="24"/>
        </w:rPr>
        <w:t>Adam M. Leventhal,</w:t>
      </w:r>
      <w:r w:rsidR="00A14F1C" w:rsidRPr="00AD066D">
        <w:rPr>
          <w:sz w:val="24"/>
          <w:szCs w:val="24"/>
          <w:vertAlign w:val="superscript"/>
        </w:rPr>
        <w:t xml:space="preserve">1 </w:t>
      </w:r>
      <w:proofErr w:type="spellStart"/>
      <w:r w:rsidR="00BA1B33" w:rsidRPr="00AD066D">
        <w:rPr>
          <w:sz w:val="24"/>
          <w:szCs w:val="24"/>
        </w:rPr>
        <w:t>Kiros</w:t>
      </w:r>
      <w:proofErr w:type="spellEnd"/>
      <w:r w:rsidR="00BA1B33" w:rsidRPr="00AD066D">
        <w:rPr>
          <w:sz w:val="24"/>
          <w:szCs w:val="24"/>
        </w:rPr>
        <w:t xml:space="preserve"> Berhane,</w:t>
      </w:r>
      <w:r w:rsidR="00BA1B33" w:rsidRPr="00AD066D">
        <w:rPr>
          <w:sz w:val="24"/>
          <w:szCs w:val="24"/>
          <w:vertAlign w:val="superscript"/>
        </w:rPr>
        <w:t xml:space="preserve">1 </w:t>
      </w:r>
      <w:r w:rsidRPr="00AD066D">
        <w:rPr>
          <w:sz w:val="24"/>
          <w:szCs w:val="24"/>
        </w:rPr>
        <w:t>Rob McConnell</w:t>
      </w:r>
      <w:r w:rsidRPr="00AD066D">
        <w:rPr>
          <w:sz w:val="24"/>
          <w:szCs w:val="24"/>
          <w:vertAlign w:val="superscript"/>
        </w:rPr>
        <w:t>1</w:t>
      </w:r>
    </w:p>
    <w:p w14:paraId="5CF67CCE" w14:textId="28BD06C8" w:rsidR="00BF7510" w:rsidRPr="00AD066D" w:rsidRDefault="00BF7510" w:rsidP="0030149A">
      <w:pPr>
        <w:rPr>
          <w:sz w:val="24"/>
          <w:szCs w:val="24"/>
        </w:rPr>
      </w:pPr>
    </w:p>
    <w:p w14:paraId="771EDFB9" w14:textId="77777777" w:rsidR="00BF7510" w:rsidRPr="00AD066D" w:rsidRDefault="00BF7510" w:rsidP="0030149A">
      <w:pPr>
        <w:rPr>
          <w:sz w:val="24"/>
          <w:szCs w:val="24"/>
        </w:rPr>
      </w:pPr>
      <w:r w:rsidRPr="00AD066D">
        <w:rPr>
          <w:b/>
          <w:sz w:val="24"/>
          <w:szCs w:val="24"/>
        </w:rPr>
        <w:t>Affiliations:</w:t>
      </w:r>
      <w:r w:rsidRPr="00AD066D">
        <w:rPr>
          <w:i/>
          <w:sz w:val="24"/>
          <w:szCs w:val="24"/>
        </w:rPr>
        <w:t xml:space="preserve"> </w:t>
      </w:r>
      <w:r w:rsidRPr="00AD066D">
        <w:rPr>
          <w:sz w:val="24"/>
          <w:szCs w:val="24"/>
          <w:vertAlign w:val="superscript"/>
        </w:rPr>
        <w:t>1</w:t>
      </w:r>
      <w:r w:rsidRPr="00AD066D">
        <w:rPr>
          <w:sz w:val="24"/>
          <w:szCs w:val="24"/>
        </w:rPr>
        <w:t>Department of Preventive Medicine, University of Southern California, Los Angeles, CA</w:t>
      </w:r>
    </w:p>
    <w:p w14:paraId="7679A3D4" w14:textId="31D3C576" w:rsidR="00BF7510" w:rsidRPr="00AD066D" w:rsidRDefault="0066661F" w:rsidP="0030149A">
      <w:pPr>
        <w:rPr>
          <w:sz w:val="24"/>
          <w:szCs w:val="24"/>
        </w:rPr>
      </w:pPr>
      <w:r w:rsidRPr="00AD066D">
        <w:rPr>
          <w:sz w:val="24"/>
          <w:szCs w:val="24"/>
          <w:vertAlign w:val="superscript"/>
        </w:rPr>
        <w:t>2</w:t>
      </w:r>
      <w:r w:rsidRPr="00AD066D">
        <w:rPr>
          <w:sz w:val="24"/>
          <w:szCs w:val="24"/>
        </w:rPr>
        <w:t xml:space="preserve">Colorado School of Public Health, </w:t>
      </w:r>
      <w:r w:rsidR="00954B7C" w:rsidRPr="00AD066D">
        <w:rPr>
          <w:sz w:val="24"/>
          <w:szCs w:val="24"/>
        </w:rPr>
        <w:t>Aurora</w:t>
      </w:r>
      <w:r w:rsidRPr="00AD066D">
        <w:rPr>
          <w:sz w:val="24"/>
          <w:szCs w:val="24"/>
        </w:rPr>
        <w:t>, CO</w:t>
      </w:r>
    </w:p>
    <w:p w14:paraId="0A856067" w14:textId="77777777" w:rsidR="0066661F" w:rsidRPr="00AD066D" w:rsidRDefault="0066661F" w:rsidP="0030149A">
      <w:pPr>
        <w:rPr>
          <w:sz w:val="24"/>
          <w:szCs w:val="24"/>
        </w:rPr>
      </w:pPr>
    </w:p>
    <w:p w14:paraId="338F0450" w14:textId="3758F392" w:rsidR="00BF7510" w:rsidRPr="00AD066D" w:rsidRDefault="00C26775" w:rsidP="0030149A">
      <w:pPr>
        <w:rPr>
          <w:b/>
          <w:sz w:val="24"/>
          <w:szCs w:val="24"/>
        </w:rPr>
      </w:pPr>
      <w:r w:rsidRPr="00AD066D">
        <w:rPr>
          <w:b/>
          <w:sz w:val="24"/>
          <w:szCs w:val="24"/>
        </w:rPr>
        <w:t xml:space="preserve">Address </w:t>
      </w:r>
      <w:r w:rsidR="00BF7510" w:rsidRPr="00AD066D">
        <w:rPr>
          <w:b/>
          <w:sz w:val="24"/>
          <w:szCs w:val="24"/>
        </w:rPr>
        <w:t>Correspondence to:</w:t>
      </w:r>
    </w:p>
    <w:p w14:paraId="10A53420" w14:textId="77777777" w:rsidR="00BF7510" w:rsidRPr="00AD066D" w:rsidRDefault="00BF7510" w:rsidP="0030149A">
      <w:pPr>
        <w:rPr>
          <w:sz w:val="24"/>
          <w:szCs w:val="24"/>
        </w:rPr>
      </w:pPr>
      <w:r w:rsidRPr="00AD066D">
        <w:rPr>
          <w:sz w:val="24"/>
          <w:szCs w:val="24"/>
        </w:rPr>
        <w:t>Jessica Barrington-Trimis</w:t>
      </w:r>
    </w:p>
    <w:p w14:paraId="2CCD78E8" w14:textId="77777777" w:rsidR="00BF7510" w:rsidRPr="00AD066D" w:rsidRDefault="00BF7510" w:rsidP="0030149A">
      <w:pPr>
        <w:rPr>
          <w:sz w:val="24"/>
          <w:szCs w:val="24"/>
        </w:rPr>
      </w:pPr>
      <w:r w:rsidRPr="00AD066D">
        <w:rPr>
          <w:sz w:val="24"/>
          <w:szCs w:val="24"/>
        </w:rPr>
        <w:t>2001 N. Soto Street, 230-D</w:t>
      </w:r>
    </w:p>
    <w:p w14:paraId="61A4287B" w14:textId="77777777" w:rsidR="00BF7510" w:rsidRPr="00AD066D" w:rsidRDefault="00BF7510" w:rsidP="0030149A">
      <w:pPr>
        <w:tabs>
          <w:tab w:val="left" w:pos="3950"/>
        </w:tabs>
        <w:rPr>
          <w:sz w:val="24"/>
          <w:szCs w:val="24"/>
          <w:lang w:val="es-ES"/>
        </w:rPr>
      </w:pPr>
      <w:r w:rsidRPr="00AD066D">
        <w:rPr>
          <w:sz w:val="24"/>
          <w:szCs w:val="24"/>
          <w:lang w:val="es-ES"/>
        </w:rPr>
        <w:t xml:space="preserve">Los </w:t>
      </w:r>
      <w:proofErr w:type="spellStart"/>
      <w:r w:rsidRPr="00AD066D">
        <w:rPr>
          <w:sz w:val="24"/>
          <w:szCs w:val="24"/>
          <w:lang w:val="es-ES"/>
        </w:rPr>
        <w:t>Angeles</w:t>
      </w:r>
      <w:proofErr w:type="spellEnd"/>
      <w:r w:rsidRPr="00AD066D">
        <w:rPr>
          <w:sz w:val="24"/>
          <w:szCs w:val="24"/>
          <w:lang w:val="es-ES"/>
        </w:rPr>
        <w:t>, CA 90089</w:t>
      </w:r>
    </w:p>
    <w:p w14:paraId="71B1EC78" w14:textId="77777777" w:rsidR="00BF7510" w:rsidRPr="00AD066D" w:rsidRDefault="00BF7510" w:rsidP="0030149A">
      <w:pPr>
        <w:outlineLvl w:val="0"/>
        <w:rPr>
          <w:sz w:val="24"/>
          <w:szCs w:val="24"/>
          <w:lang w:val="es-ES"/>
        </w:rPr>
      </w:pPr>
      <w:r w:rsidRPr="00AD066D">
        <w:rPr>
          <w:sz w:val="24"/>
          <w:szCs w:val="24"/>
          <w:lang w:val="es-ES"/>
        </w:rPr>
        <w:t xml:space="preserve">Email: </w:t>
      </w:r>
      <w:hyperlink r:id="rId9" w:history="1">
        <w:r w:rsidRPr="00AD066D">
          <w:rPr>
            <w:rStyle w:val="Hyperlink"/>
            <w:sz w:val="24"/>
            <w:szCs w:val="24"/>
            <w:lang w:val="es-ES"/>
          </w:rPr>
          <w:t>jtrimis@usc.edu</w:t>
        </w:r>
      </w:hyperlink>
    </w:p>
    <w:p w14:paraId="51C9A61D" w14:textId="77777777" w:rsidR="00BF7510" w:rsidRPr="00AD066D" w:rsidRDefault="00BF7510" w:rsidP="0030149A">
      <w:pPr>
        <w:outlineLvl w:val="0"/>
        <w:rPr>
          <w:sz w:val="24"/>
          <w:szCs w:val="24"/>
        </w:rPr>
      </w:pPr>
      <w:r w:rsidRPr="00AD066D">
        <w:rPr>
          <w:sz w:val="24"/>
          <w:szCs w:val="24"/>
        </w:rPr>
        <w:t>Phone: 323-442-8292</w:t>
      </w:r>
    </w:p>
    <w:p w14:paraId="3FF67D61" w14:textId="77777777" w:rsidR="00BF7510" w:rsidRPr="00AD066D" w:rsidRDefault="00BF7510" w:rsidP="0030149A">
      <w:pPr>
        <w:rPr>
          <w:sz w:val="24"/>
          <w:szCs w:val="24"/>
        </w:rPr>
      </w:pPr>
      <w:r w:rsidRPr="00AD066D">
        <w:rPr>
          <w:sz w:val="24"/>
          <w:szCs w:val="24"/>
        </w:rPr>
        <w:t>Fax: 323-865-0103</w:t>
      </w:r>
    </w:p>
    <w:p w14:paraId="3AB14ECE" w14:textId="77777777" w:rsidR="005D37CF" w:rsidRPr="00AD066D" w:rsidRDefault="005D37CF" w:rsidP="0030149A">
      <w:pPr>
        <w:tabs>
          <w:tab w:val="left" w:pos="7525"/>
        </w:tabs>
        <w:rPr>
          <w:i/>
          <w:sz w:val="24"/>
          <w:szCs w:val="24"/>
        </w:rPr>
      </w:pPr>
    </w:p>
    <w:p w14:paraId="5C2399B1" w14:textId="09140FDE" w:rsidR="00BF7510" w:rsidRPr="00AD066D" w:rsidRDefault="00BF7510" w:rsidP="0030149A">
      <w:pPr>
        <w:outlineLvl w:val="0"/>
        <w:rPr>
          <w:sz w:val="24"/>
          <w:szCs w:val="24"/>
        </w:rPr>
      </w:pPr>
      <w:r w:rsidRPr="00AD066D">
        <w:rPr>
          <w:b/>
          <w:sz w:val="24"/>
          <w:szCs w:val="24"/>
        </w:rPr>
        <w:t>Short title</w:t>
      </w:r>
      <w:r w:rsidRPr="00AD066D">
        <w:rPr>
          <w:sz w:val="24"/>
          <w:szCs w:val="24"/>
        </w:rPr>
        <w:t xml:space="preserve">: </w:t>
      </w:r>
      <w:r w:rsidR="005D37CF" w:rsidRPr="00AD066D">
        <w:rPr>
          <w:sz w:val="24"/>
          <w:szCs w:val="24"/>
        </w:rPr>
        <w:t>E-cigarette Characteristics and Subsequent Smoking</w:t>
      </w:r>
    </w:p>
    <w:p w14:paraId="409FDC8F" w14:textId="77777777" w:rsidR="00BB5A60" w:rsidRPr="00AD066D" w:rsidRDefault="00BB5A60" w:rsidP="00BB5A60">
      <w:pPr>
        <w:outlineLvl w:val="0"/>
        <w:rPr>
          <w:b/>
          <w:sz w:val="24"/>
          <w:szCs w:val="24"/>
        </w:rPr>
      </w:pPr>
    </w:p>
    <w:p w14:paraId="1DAA1EC7" w14:textId="77777777" w:rsidR="00BB5A60" w:rsidRPr="00AD066D" w:rsidRDefault="00BB5A60" w:rsidP="00BB5A60">
      <w:pPr>
        <w:rPr>
          <w:i/>
          <w:sz w:val="24"/>
          <w:szCs w:val="24"/>
        </w:rPr>
      </w:pPr>
      <w:r w:rsidRPr="00AD066D">
        <w:rPr>
          <w:b/>
          <w:sz w:val="24"/>
          <w:szCs w:val="24"/>
        </w:rPr>
        <w:t>Funding Source</w:t>
      </w:r>
      <w:r w:rsidRPr="00AD066D">
        <w:rPr>
          <w:i/>
          <w:sz w:val="24"/>
          <w:szCs w:val="24"/>
        </w:rPr>
        <w:t xml:space="preserve">: </w:t>
      </w:r>
      <w:r w:rsidRPr="00AD066D">
        <w:rPr>
          <w:rFonts w:eastAsia="Times New Roman"/>
          <w:sz w:val="24"/>
          <w:szCs w:val="24"/>
          <w:shd w:val="clear" w:color="auto" w:fill="FFFFFF"/>
        </w:rPr>
        <w:t xml:space="preserve">Research reported in this publication was supported by grant numbers P50CA180905 and U54CA180905 from the National Cancer Institute at the National Institutes of Health (NIH) and the Food and Drug Administration (FDA) Center for Tobacco Products (CTP), grant number </w:t>
      </w:r>
      <w:r w:rsidRPr="00AD066D">
        <w:rPr>
          <w:sz w:val="24"/>
          <w:szCs w:val="24"/>
        </w:rPr>
        <w:t>K01DA042950</w:t>
      </w:r>
      <w:r w:rsidRPr="00AD066D">
        <w:rPr>
          <w:color w:val="141215"/>
          <w:sz w:val="24"/>
          <w:szCs w:val="24"/>
        </w:rPr>
        <w:t xml:space="preserve"> from the National Institute for Drug Abuse at NIH, and grant 27-IR-0034 from the Tobacco Related Disease Research Program (TRDRP)</w:t>
      </w:r>
      <w:r w:rsidRPr="00AD066D">
        <w:rPr>
          <w:rFonts w:eastAsia="Times New Roman"/>
          <w:sz w:val="24"/>
          <w:szCs w:val="24"/>
          <w:shd w:val="clear" w:color="auto" w:fill="FFFFFF"/>
        </w:rPr>
        <w:t>. The funder had no role in the design and conduct of the study; collection, management, analysis, or interpretation of the data; or preparation, review, or approval of the manuscript.</w:t>
      </w:r>
      <w:r w:rsidRPr="00AD066D">
        <w:rPr>
          <w:rFonts w:eastAsia="Times New Roman"/>
          <w:sz w:val="24"/>
          <w:szCs w:val="24"/>
        </w:rPr>
        <w:t xml:space="preserve"> </w:t>
      </w:r>
    </w:p>
    <w:p w14:paraId="5CCBF331" w14:textId="77777777" w:rsidR="00BF7510" w:rsidRPr="00AD066D" w:rsidRDefault="00BF7510" w:rsidP="0030149A">
      <w:pPr>
        <w:outlineLvl w:val="0"/>
        <w:rPr>
          <w:sz w:val="24"/>
          <w:szCs w:val="24"/>
        </w:rPr>
      </w:pPr>
    </w:p>
    <w:p w14:paraId="72C02611" w14:textId="6E66B272" w:rsidR="00CF7959" w:rsidRPr="00AD066D" w:rsidRDefault="00C26775" w:rsidP="0030149A">
      <w:pPr>
        <w:outlineLvl w:val="0"/>
        <w:rPr>
          <w:sz w:val="24"/>
          <w:szCs w:val="24"/>
        </w:rPr>
      </w:pPr>
      <w:r w:rsidRPr="00AD066D">
        <w:rPr>
          <w:b/>
          <w:sz w:val="24"/>
          <w:szCs w:val="24"/>
        </w:rPr>
        <w:t>Financial Disclosure</w:t>
      </w:r>
      <w:r w:rsidRPr="00AD066D">
        <w:rPr>
          <w:sz w:val="24"/>
          <w:szCs w:val="24"/>
        </w:rPr>
        <w:t>: The authors have no financial relationships relevant to this article to disclose.</w:t>
      </w:r>
    </w:p>
    <w:p w14:paraId="57CBB3F6" w14:textId="3CC3D06A" w:rsidR="00CF7959" w:rsidRPr="00AD066D" w:rsidRDefault="00CF7959" w:rsidP="0030149A">
      <w:pPr>
        <w:outlineLvl w:val="0"/>
        <w:rPr>
          <w:sz w:val="24"/>
          <w:szCs w:val="24"/>
        </w:rPr>
      </w:pPr>
    </w:p>
    <w:p w14:paraId="3F1F54F7" w14:textId="091B6BAC" w:rsidR="00CF7959" w:rsidRPr="00AD066D" w:rsidRDefault="00C26775" w:rsidP="0030149A">
      <w:pPr>
        <w:outlineLvl w:val="0"/>
        <w:rPr>
          <w:sz w:val="24"/>
          <w:szCs w:val="24"/>
        </w:rPr>
      </w:pPr>
      <w:r w:rsidRPr="00AD066D">
        <w:rPr>
          <w:b/>
          <w:sz w:val="24"/>
          <w:szCs w:val="24"/>
        </w:rPr>
        <w:t>Potential Conflicts of Interest:</w:t>
      </w:r>
      <w:r w:rsidRPr="00AD066D">
        <w:rPr>
          <w:sz w:val="24"/>
          <w:szCs w:val="24"/>
        </w:rPr>
        <w:t xml:space="preserve"> The authors have no conflicts of interest relevant to this article to disclose.</w:t>
      </w:r>
      <w:r w:rsidR="00BB5A60" w:rsidRPr="00AD066D">
        <w:rPr>
          <w:sz w:val="24"/>
          <w:szCs w:val="24"/>
        </w:rPr>
        <w:t xml:space="preserve"> Robert </w:t>
      </w:r>
      <w:proofErr w:type="spellStart"/>
      <w:r w:rsidR="00BB5A60" w:rsidRPr="00AD066D">
        <w:rPr>
          <w:sz w:val="24"/>
          <w:szCs w:val="24"/>
        </w:rPr>
        <w:t>Urman</w:t>
      </w:r>
      <w:proofErr w:type="spellEnd"/>
      <w:r w:rsidR="00BB5A60" w:rsidRPr="00AD066D">
        <w:rPr>
          <w:sz w:val="24"/>
          <w:szCs w:val="24"/>
        </w:rPr>
        <w:t xml:space="preserve"> began a position at Amgen on April 15, 2019 and did not contribute to the paper after that date.</w:t>
      </w:r>
    </w:p>
    <w:p w14:paraId="51A554BC" w14:textId="77777777" w:rsidR="00C26775" w:rsidRPr="00AD066D" w:rsidRDefault="00C26775" w:rsidP="0030149A">
      <w:pPr>
        <w:rPr>
          <w:b/>
          <w:sz w:val="24"/>
          <w:szCs w:val="24"/>
        </w:rPr>
      </w:pPr>
    </w:p>
    <w:p w14:paraId="6DD04DB7" w14:textId="0F0C2837" w:rsidR="00C26775" w:rsidRPr="00AD066D" w:rsidRDefault="00C26775" w:rsidP="0030149A">
      <w:pPr>
        <w:rPr>
          <w:b/>
          <w:sz w:val="24"/>
          <w:szCs w:val="24"/>
        </w:rPr>
      </w:pPr>
      <w:r w:rsidRPr="00AD066D">
        <w:rPr>
          <w:b/>
          <w:sz w:val="24"/>
          <w:szCs w:val="24"/>
        </w:rPr>
        <w:t>Abbreviations</w:t>
      </w:r>
      <w:r w:rsidRPr="00AD066D">
        <w:rPr>
          <w:sz w:val="24"/>
          <w:szCs w:val="24"/>
        </w:rPr>
        <w:t>: CHS – Children’s Health Study; OR – odds ratio; CI – confidence interval</w:t>
      </w:r>
      <w:r w:rsidRPr="00AD066D">
        <w:rPr>
          <w:b/>
          <w:sz w:val="24"/>
          <w:szCs w:val="24"/>
        </w:rPr>
        <w:t xml:space="preserve"> </w:t>
      </w:r>
    </w:p>
    <w:p w14:paraId="606F7EA0" w14:textId="3059A641" w:rsidR="00C26775" w:rsidRPr="00AD066D" w:rsidRDefault="00C26775" w:rsidP="0030149A">
      <w:pPr>
        <w:rPr>
          <w:b/>
          <w:sz w:val="24"/>
          <w:szCs w:val="24"/>
        </w:rPr>
      </w:pPr>
    </w:p>
    <w:p w14:paraId="7A4BD531" w14:textId="1EF868B3" w:rsidR="00C26775" w:rsidRPr="00AD066D" w:rsidRDefault="00C26775" w:rsidP="00C26775">
      <w:pPr>
        <w:rPr>
          <w:sz w:val="24"/>
          <w:szCs w:val="24"/>
        </w:rPr>
      </w:pPr>
      <w:r w:rsidRPr="00AD066D">
        <w:rPr>
          <w:b/>
          <w:sz w:val="24"/>
          <w:szCs w:val="24"/>
        </w:rPr>
        <w:t xml:space="preserve">Table of Contents Summary: </w:t>
      </w:r>
      <w:r w:rsidR="00BB5A60" w:rsidRPr="00AD066D">
        <w:rPr>
          <w:sz w:val="24"/>
          <w:szCs w:val="24"/>
        </w:rPr>
        <w:t>This study sought to determine whether e-cigarette product characteristics were associated with past 30-day frequency of cigarette smoking approximately one year later.</w:t>
      </w:r>
    </w:p>
    <w:p w14:paraId="698C470D" w14:textId="77777777" w:rsidR="00C26775" w:rsidRPr="00AD066D" w:rsidRDefault="00C26775" w:rsidP="0030149A">
      <w:pPr>
        <w:rPr>
          <w:b/>
          <w:sz w:val="24"/>
          <w:szCs w:val="24"/>
        </w:rPr>
      </w:pPr>
    </w:p>
    <w:p w14:paraId="11402BA5" w14:textId="249EB79F" w:rsidR="00C26775" w:rsidRPr="00AD066D" w:rsidRDefault="00C26775" w:rsidP="00C26775">
      <w:pPr>
        <w:rPr>
          <w:b/>
          <w:sz w:val="24"/>
          <w:szCs w:val="24"/>
        </w:rPr>
      </w:pPr>
      <w:r w:rsidRPr="00AD066D">
        <w:rPr>
          <w:b/>
          <w:sz w:val="24"/>
          <w:szCs w:val="24"/>
        </w:rPr>
        <w:t>What’s Known on This Subject:</w:t>
      </w:r>
      <w:r w:rsidR="00AD066D" w:rsidRPr="00AD066D">
        <w:rPr>
          <w:b/>
          <w:sz w:val="24"/>
          <w:szCs w:val="24"/>
        </w:rPr>
        <w:t xml:space="preserve"> </w:t>
      </w:r>
      <w:r w:rsidRPr="00AD066D">
        <w:rPr>
          <w:sz w:val="24"/>
          <w:szCs w:val="24"/>
        </w:rPr>
        <w:t>E-cigarette</w:t>
      </w:r>
      <w:r w:rsidR="00BB5A60" w:rsidRPr="00AD066D">
        <w:rPr>
          <w:sz w:val="24"/>
          <w:szCs w:val="24"/>
        </w:rPr>
        <w:t xml:space="preserve"> use</w:t>
      </w:r>
      <w:r w:rsidRPr="00AD066D">
        <w:rPr>
          <w:sz w:val="24"/>
          <w:szCs w:val="24"/>
        </w:rPr>
        <w:t xml:space="preserve"> has been associated with</w:t>
      </w:r>
      <w:r w:rsidR="00BB5A60" w:rsidRPr="00AD066D">
        <w:rPr>
          <w:sz w:val="24"/>
          <w:szCs w:val="24"/>
        </w:rPr>
        <w:t xml:space="preserve"> cigarette</w:t>
      </w:r>
      <w:r w:rsidRPr="00AD066D">
        <w:rPr>
          <w:sz w:val="24"/>
          <w:szCs w:val="24"/>
        </w:rPr>
        <w:t xml:space="preserve"> initiation and with greater frequency of smoking </w:t>
      </w:r>
      <w:r w:rsidR="00BB5A60" w:rsidRPr="00AD066D">
        <w:rPr>
          <w:sz w:val="24"/>
          <w:szCs w:val="24"/>
        </w:rPr>
        <w:t xml:space="preserve">among </w:t>
      </w:r>
      <w:r w:rsidRPr="00AD066D">
        <w:rPr>
          <w:sz w:val="24"/>
          <w:szCs w:val="24"/>
        </w:rPr>
        <w:t>adolescents. It is not yet known whether there are certain product characteristics of the e-cigarettes that may increase the frequency of cigarette smoking at follow-up.</w:t>
      </w:r>
    </w:p>
    <w:p w14:paraId="65D703E0" w14:textId="77777777" w:rsidR="00C26775" w:rsidRPr="00AD066D" w:rsidRDefault="00C26775" w:rsidP="00C26775">
      <w:pPr>
        <w:rPr>
          <w:b/>
          <w:sz w:val="24"/>
          <w:szCs w:val="24"/>
        </w:rPr>
      </w:pPr>
    </w:p>
    <w:p w14:paraId="1DB9D570" w14:textId="5F5373D3" w:rsidR="00BF7510" w:rsidRPr="00AD066D" w:rsidRDefault="00C26775" w:rsidP="0030149A">
      <w:pPr>
        <w:rPr>
          <w:b/>
          <w:sz w:val="24"/>
          <w:szCs w:val="24"/>
        </w:rPr>
      </w:pPr>
      <w:r w:rsidRPr="00AD066D">
        <w:rPr>
          <w:b/>
          <w:sz w:val="24"/>
          <w:szCs w:val="24"/>
        </w:rPr>
        <w:t>What This Study Adds:</w:t>
      </w:r>
      <w:r w:rsidR="00AD066D" w:rsidRPr="00AD066D">
        <w:rPr>
          <w:b/>
          <w:sz w:val="24"/>
          <w:szCs w:val="24"/>
        </w:rPr>
        <w:t xml:space="preserve"> </w:t>
      </w:r>
      <w:r w:rsidR="00BB5A60" w:rsidRPr="00AD066D">
        <w:rPr>
          <w:sz w:val="24"/>
          <w:szCs w:val="24"/>
        </w:rPr>
        <w:t>Young adults using</w:t>
      </w:r>
      <w:r w:rsidRPr="00AD066D">
        <w:rPr>
          <w:sz w:val="24"/>
          <w:szCs w:val="24"/>
        </w:rPr>
        <w:t xml:space="preserve"> mod</w:t>
      </w:r>
      <w:r w:rsidR="00BB5A60" w:rsidRPr="00AD066D">
        <w:rPr>
          <w:sz w:val="24"/>
          <w:szCs w:val="24"/>
        </w:rPr>
        <w:t xml:space="preserve"> (vs. pen-like)</w:t>
      </w:r>
      <w:r w:rsidRPr="00AD066D">
        <w:rPr>
          <w:sz w:val="24"/>
          <w:szCs w:val="24"/>
        </w:rPr>
        <w:t xml:space="preserve"> e-cigarette devices</w:t>
      </w:r>
      <w:r w:rsidR="00BB5A60" w:rsidRPr="00AD066D">
        <w:rPr>
          <w:sz w:val="24"/>
          <w:szCs w:val="24"/>
        </w:rPr>
        <w:t xml:space="preserve"> </w:t>
      </w:r>
      <w:r w:rsidRPr="00AD066D">
        <w:rPr>
          <w:sz w:val="24"/>
          <w:szCs w:val="24"/>
        </w:rPr>
        <w:t>at baseline smoked more than 6 times as many cigarettes in the past 30 days at follow-up</w:t>
      </w:r>
      <w:r w:rsidR="00BB5A60" w:rsidRPr="00AD066D">
        <w:rPr>
          <w:sz w:val="24"/>
          <w:szCs w:val="24"/>
        </w:rPr>
        <w:t xml:space="preserve">. </w:t>
      </w:r>
      <w:r w:rsidRPr="00AD066D">
        <w:rPr>
          <w:sz w:val="24"/>
          <w:szCs w:val="24"/>
        </w:rPr>
        <w:t xml:space="preserve">Regulation of e-cigarette </w:t>
      </w:r>
      <w:r w:rsidR="00BB5A60" w:rsidRPr="00AD066D">
        <w:rPr>
          <w:sz w:val="24"/>
          <w:szCs w:val="24"/>
        </w:rPr>
        <w:t>product</w:t>
      </w:r>
      <w:r w:rsidRPr="00AD066D">
        <w:rPr>
          <w:sz w:val="24"/>
          <w:szCs w:val="24"/>
        </w:rPr>
        <w:t xml:space="preserve"> characteristics might reduce transitions </w:t>
      </w:r>
      <w:r w:rsidR="00BB5A60" w:rsidRPr="00AD066D">
        <w:rPr>
          <w:sz w:val="24"/>
          <w:szCs w:val="24"/>
        </w:rPr>
        <w:t xml:space="preserve">from e-cigarettes </w:t>
      </w:r>
      <w:r w:rsidRPr="00AD066D">
        <w:rPr>
          <w:sz w:val="24"/>
          <w:szCs w:val="24"/>
        </w:rPr>
        <w:t xml:space="preserve">to heavier cigarette smoking patterns. </w:t>
      </w:r>
      <w:r w:rsidR="00BF7510" w:rsidRPr="00AD066D">
        <w:rPr>
          <w:b/>
          <w:sz w:val="24"/>
          <w:szCs w:val="24"/>
        </w:rPr>
        <w:br w:type="page"/>
      </w:r>
    </w:p>
    <w:p w14:paraId="11A5EEF5" w14:textId="77777777" w:rsidR="00AD066D" w:rsidRPr="00AD066D" w:rsidRDefault="00AD066D" w:rsidP="00B16D18">
      <w:pPr>
        <w:rPr>
          <w:rFonts w:eastAsia="Times New Roman"/>
          <w:b/>
          <w:sz w:val="24"/>
          <w:szCs w:val="24"/>
        </w:rPr>
      </w:pPr>
      <w:r w:rsidRPr="00AD066D">
        <w:rPr>
          <w:rFonts w:eastAsia="Times New Roman"/>
          <w:b/>
          <w:sz w:val="24"/>
          <w:szCs w:val="24"/>
        </w:rPr>
        <w:lastRenderedPageBreak/>
        <w:t>CONTRIBUTORS</w:t>
      </w:r>
    </w:p>
    <w:p w14:paraId="25CCE3A1" w14:textId="77777777" w:rsidR="00AD066D" w:rsidRPr="00AD066D" w:rsidRDefault="00AD066D" w:rsidP="00B16D18">
      <w:pPr>
        <w:rPr>
          <w:rFonts w:eastAsia="Times New Roman"/>
          <w:b/>
          <w:sz w:val="24"/>
          <w:szCs w:val="24"/>
        </w:rPr>
      </w:pPr>
    </w:p>
    <w:p w14:paraId="3D5833B4" w14:textId="77777777" w:rsidR="006B5304" w:rsidRDefault="00AD066D" w:rsidP="00B16D18">
      <w:pPr>
        <w:widowControl w:val="0"/>
        <w:autoSpaceDE w:val="0"/>
        <w:autoSpaceDN w:val="0"/>
        <w:adjustRightInd w:val="0"/>
        <w:rPr>
          <w:sz w:val="24"/>
          <w:szCs w:val="24"/>
        </w:rPr>
      </w:pPr>
      <w:r w:rsidRPr="00AD066D">
        <w:rPr>
          <w:sz w:val="24"/>
          <w:szCs w:val="24"/>
        </w:rPr>
        <w:t>Dr. Barrington-</w:t>
      </w:r>
      <w:proofErr w:type="spellStart"/>
      <w:r w:rsidRPr="00AD066D">
        <w:rPr>
          <w:sz w:val="24"/>
          <w:szCs w:val="24"/>
        </w:rPr>
        <w:t>Trimis</w:t>
      </w:r>
      <w:proofErr w:type="spellEnd"/>
      <w:r w:rsidRPr="00AD066D">
        <w:rPr>
          <w:sz w:val="24"/>
          <w:szCs w:val="24"/>
        </w:rPr>
        <w:t xml:space="preserve"> formulated the research question, interpreted the results, wrote and edited the manuscript, and approved the manuscript as submitted. </w:t>
      </w:r>
    </w:p>
    <w:p w14:paraId="3498B432" w14:textId="77777777" w:rsidR="006B5304" w:rsidRDefault="00AD066D" w:rsidP="00B16D18">
      <w:pPr>
        <w:widowControl w:val="0"/>
        <w:autoSpaceDE w:val="0"/>
        <w:autoSpaceDN w:val="0"/>
        <w:adjustRightInd w:val="0"/>
        <w:rPr>
          <w:sz w:val="24"/>
          <w:szCs w:val="24"/>
        </w:rPr>
      </w:pPr>
      <w:r w:rsidRPr="00AD066D">
        <w:rPr>
          <w:sz w:val="24"/>
          <w:szCs w:val="24"/>
        </w:rPr>
        <w:t xml:space="preserve">Ms. Yang conducted the analysis, contributed to interpretation of results, and approved the manuscript as submitted. </w:t>
      </w:r>
      <w:bookmarkStart w:id="0" w:name="_GoBack"/>
      <w:bookmarkEnd w:id="0"/>
    </w:p>
    <w:p w14:paraId="4A4D4F6A" w14:textId="77777777" w:rsidR="006B5304" w:rsidRDefault="00AD066D" w:rsidP="00B16D18">
      <w:pPr>
        <w:widowControl w:val="0"/>
        <w:autoSpaceDE w:val="0"/>
        <w:autoSpaceDN w:val="0"/>
        <w:adjustRightInd w:val="0"/>
        <w:rPr>
          <w:sz w:val="24"/>
          <w:szCs w:val="24"/>
        </w:rPr>
      </w:pPr>
      <w:r w:rsidRPr="00AD066D">
        <w:rPr>
          <w:sz w:val="24"/>
          <w:szCs w:val="24"/>
        </w:rPr>
        <w:t xml:space="preserve">Ms. Schiff and Drs. Unger, Cruz, </w:t>
      </w:r>
      <w:proofErr w:type="spellStart"/>
      <w:r w:rsidRPr="00AD066D">
        <w:rPr>
          <w:sz w:val="24"/>
          <w:szCs w:val="24"/>
        </w:rPr>
        <w:t>Urman</w:t>
      </w:r>
      <w:proofErr w:type="spellEnd"/>
      <w:r w:rsidRPr="00AD066D">
        <w:rPr>
          <w:sz w:val="24"/>
          <w:szCs w:val="24"/>
        </w:rPr>
        <w:t xml:space="preserve">, Cho, </w:t>
      </w:r>
      <w:proofErr w:type="spellStart"/>
      <w:r w:rsidRPr="00AD066D">
        <w:rPr>
          <w:sz w:val="24"/>
          <w:szCs w:val="24"/>
        </w:rPr>
        <w:t>Samet</w:t>
      </w:r>
      <w:proofErr w:type="spellEnd"/>
      <w:r w:rsidRPr="00AD066D">
        <w:rPr>
          <w:sz w:val="24"/>
          <w:szCs w:val="24"/>
        </w:rPr>
        <w:t xml:space="preserve">, and </w:t>
      </w:r>
      <w:proofErr w:type="spellStart"/>
      <w:r w:rsidRPr="00AD066D">
        <w:rPr>
          <w:sz w:val="24"/>
          <w:szCs w:val="24"/>
        </w:rPr>
        <w:t>Leventhal</w:t>
      </w:r>
      <w:proofErr w:type="spellEnd"/>
      <w:r w:rsidRPr="00AD066D">
        <w:rPr>
          <w:sz w:val="24"/>
          <w:szCs w:val="24"/>
        </w:rPr>
        <w:t xml:space="preserve"> contributed to formulating the research question, interpretation of results and to editing the manuscript, and approved the manuscript as submitted. </w:t>
      </w:r>
    </w:p>
    <w:p w14:paraId="16021DC7" w14:textId="77777777" w:rsidR="006B5304" w:rsidRDefault="00AD066D" w:rsidP="00B16D18">
      <w:pPr>
        <w:widowControl w:val="0"/>
        <w:autoSpaceDE w:val="0"/>
        <w:autoSpaceDN w:val="0"/>
        <w:adjustRightInd w:val="0"/>
        <w:rPr>
          <w:sz w:val="24"/>
          <w:szCs w:val="24"/>
        </w:rPr>
      </w:pPr>
      <w:r w:rsidRPr="00AD066D">
        <w:rPr>
          <w:sz w:val="24"/>
          <w:szCs w:val="24"/>
        </w:rPr>
        <w:t xml:space="preserve">Dr. </w:t>
      </w:r>
      <w:proofErr w:type="spellStart"/>
      <w:r w:rsidRPr="00AD066D">
        <w:rPr>
          <w:sz w:val="24"/>
          <w:szCs w:val="24"/>
        </w:rPr>
        <w:t>Berhane</w:t>
      </w:r>
      <w:proofErr w:type="spellEnd"/>
      <w:r w:rsidRPr="00AD066D">
        <w:rPr>
          <w:sz w:val="24"/>
          <w:szCs w:val="24"/>
        </w:rPr>
        <w:t xml:space="preserve"> contributed to interpretation of the results, oversight of statistical analyses, and to editing the manuscript, and approved the manuscript as submitted. </w:t>
      </w:r>
    </w:p>
    <w:p w14:paraId="40455AED" w14:textId="6A3D2A0A" w:rsidR="00AD066D" w:rsidRDefault="00AD066D" w:rsidP="00B16D18">
      <w:pPr>
        <w:widowControl w:val="0"/>
        <w:autoSpaceDE w:val="0"/>
        <w:autoSpaceDN w:val="0"/>
        <w:adjustRightInd w:val="0"/>
        <w:rPr>
          <w:sz w:val="24"/>
          <w:szCs w:val="24"/>
        </w:rPr>
      </w:pPr>
      <w:r w:rsidRPr="00AD066D">
        <w:rPr>
          <w:sz w:val="24"/>
          <w:szCs w:val="24"/>
        </w:rPr>
        <w:t xml:space="preserve">Dr. McConnell designed the study, collected data, and contributed to formulating the research question and interpretation of the results, critically reviewed the manuscript, and approved the manuscript as submitted. </w:t>
      </w:r>
    </w:p>
    <w:p w14:paraId="7DC626BF" w14:textId="3053A04D" w:rsidR="006B5304" w:rsidRPr="00AD066D" w:rsidRDefault="006B5304" w:rsidP="00B16D18">
      <w:pPr>
        <w:widowControl w:val="0"/>
        <w:autoSpaceDE w:val="0"/>
        <w:autoSpaceDN w:val="0"/>
        <w:adjustRightInd w:val="0"/>
        <w:rPr>
          <w:sz w:val="24"/>
          <w:szCs w:val="24"/>
        </w:rPr>
      </w:pPr>
      <w:r w:rsidRPr="006B5304">
        <w:rPr>
          <w:sz w:val="24"/>
          <w:szCs w:val="24"/>
        </w:rPr>
        <w:t>All authors approved the final manuscript as submitted and agree to be accountable for all aspects of the work.</w:t>
      </w:r>
    </w:p>
    <w:p w14:paraId="7673DE84" w14:textId="288A4A9E" w:rsidR="00AD066D" w:rsidRPr="004B47F3" w:rsidRDefault="00AD066D" w:rsidP="00AD066D">
      <w:pPr>
        <w:rPr>
          <w:rFonts w:ascii="Arial" w:hAnsi="Arial" w:cs="Arial"/>
        </w:rPr>
      </w:pPr>
      <w:r>
        <w:rPr>
          <w:rFonts w:ascii="Arial" w:hAnsi="Arial" w:cs="Arial"/>
        </w:rPr>
        <w:br w:type="page"/>
      </w:r>
    </w:p>
    <w:p w14:paraId="3ECB145F" w14:textId="77777777" w:rsidR="00FB1AFB" w:rsidRPr="00AD066D" w:rsidRDefault="00FB1AFB" w:rsidP="0030149A">
      <w:pPr>
        <w:rPr>
          <w:b/>
          <w:sz w:val="24"/>
          <w:szCs w:val="24"/>
        </w:rPr>
      </w:pPr>
      <w:r w:rsidRPr="00AD066D">
        <w:rPr>
          <w:b/>
          <w:sz w:val="24"/>
          <w:szCs w:val="24"/>
        </w:rPr>
        <w:lastRenderedPageBreak/>
        <w:t>ABSTRACT</w:t>
      </w:r>
      <w:r w:rsidRPr="00AD066D">
        <w:rPr>
          <w:b/>
          <w:sz w:val="24"/>
          <w:szCs w:val="24"/>
        </w:rPr>
        <w:br/>
      </w:r>
    </w:p>
    <w:p w14:paraId="700B9BBA" w14:textId="4E0D6497" w:rsidR="00FB1AFB" w:rsidRPr="00AD066D" w:rsidRDefault="001008A9" w:rsidP="0030149A">
      <w:pPr>
        <w:rPr>
          <w:sz w:val="24"/>
          <w:szCs w:val="24"/>
        </w:rPr>
      </w:pPr>
      <w:r w:rsidRPr="00AD066D">
        <w:rPr>
          <w:b/>
          <w:sz w:val="24"/>
          <w:szCs w:val="24"/>
        </w:rPr>
        <w:t>Background</w:t>
      </w:r>
      <w:r w:rsidR="00FB1AFB" w:rsidRPr="00AD066D">
        <w:rPr>
          <w:b/>
          <w:sz w:val="24"/>
          <w:szCs w:val="24"/>
        </w:rPr>
        <w:t xml:space="preserve">. </w:t>
      </w:r>
      <w:r w:rsidR="00576889" w:rsidRPr="00AD066D">
        <w:rPr>
          <w:sz w:val="24"/>
          <w:szCs w:val="24"/>
        </w:rPr>
        <w:t xml:space="preserve">Evidence that </w:t>
      </w:r>
      <w:r w:rsidR="00377288" w:rsidRPr="00AD066D">
        <w:rPr>
          <w:sz w:val="24"/>
          <w:szCs w:val="24"/>
        </w:rPr>
        <w:t xml:space="preserve">use of </w:t>
      </w:r>
      <w:r w:rsidR="00576889" w:rsidRPr="00AD066D">
        <w:rPr>
          <w:sz w:val="24"/>
          <w:szCs w:val="24"/>
        </w:rPr>
        <w:t>e-cigarettes with certain product characteristics</w:t>
      </w:r>
      <w:r w:rsidR="00EE7D7E" w:rsidRPr="00AD066D">
        <w:rPr>
          <w:sz w:val="24"/>
          <w:szCs w:val="24"/>
        </w:rPr>
        <w:t xml:space="preserve"> may</w:t>
      </w:r>
      <w:r w:rsidR="00576889" w:rsidRPr="00AD066D">
        <w:rPr>
          <w:sz w:val="24"/>
          <w:szCs w:val="24"/>
        </w:rPr>
        <w:t xml:space="preserve"> increase </w:t>
      </w:r>
      <w:r w:rsidR="002966A6" w:rsidRPr="00AD066D">
        <w:rPr>
          <w:sz w:val="24"/>
          <w:szCs w:val="24"/>
        </w:rPr>
        <w:t xml:space="preserve">adolescent and young adult </w:t>
      </w:r>
      <w:r w:rsidR="00576889" w:rsidRPr="00AD066D">
        <w:rPr>
          <w:sz w:val="24"/>
          <w:szCs w:val="24"/>
        </w:rPr>
        <w:t xml:space="preserve">risk of </w:t>
      </w:r>
      <w:r w:rsidR="002966A6" w:rsidRPr="00AD066D">
        <w:rPr>
          <w:sz w:val="24"/>
          <w:szCs w:val="24"/>
        </w:rPr>
        <w:t xml:space="preserve">unhealthy </w:t>
      </w:r>
      <w:r w:rsidR="00EE7D7E" w:rsidRPr="00AD066D">
        <w:rPr>
          <w:sz w:val="24"/>
          <w:szCs w:val="24"/>
        </w:rPr>
        <w:t>tobacco use patterns</w:t>
      </w:r>
      <w:r w:rsidR="00B826E8" w:rsidRPr="00AD066D">
        <w:rPr>
          <w:sz w:val="24"/>
          <w:szCs w:val="24"/>
        </w:rPr>
        <w:t xml:space="preserve">—such </w:t>
      </w:r>
      <w:r w:rsidR="00576889" w:rsidRPr="00AD066D">
        <w:rPr>
          <w:sz w:val="24"/>
          <w:szCs w:val="24"/>
        </w:rPr>
        <w:t xml:space="preserve">as </w:t>
      </w:r>
      <w:r w:rsidR="00DD1942" w:rsidRPr="00AD066D">
        <w:rPr>
          <w:sz w:val="24"/>
          <w:szCs w:val="24"/>
        </w:rPr>
        <w:t xml:space="preserve">frequency of </w:t>
      </w:r>
      <w:r w:rsidR="00576889" w:rsidRPr="00AD066D">
        <w:rPr>
          <w:sz w:val="24"/>
          <w:szCs w:val="24"/>
        </w:rPr>
        <w:t>combustible cigarette smoking</w:t>
      </w:r>
      <w:r w:rsidR="00B826E8" w:rsidRPr="00AD066D">
        <w:rPr>
          <w:sz w:val="24"/>
          <w:szCs w:val="24"/>
        </w:rPr>
        <w:t>—</w:t>
      </w:r>
      <w:r w:rsidR="00576889" w:rsidRPr="00AD066D">
        <w:rPr>
          <w:sz w:val="24"/>
          <w:szCs w:val="24"/>
        </w:rPr>
        <w:t>can</w:t>
      </w:r>
      <w:r w:rsidR="00B826E8" w:rsidRPr="00AD066D">
        <w:rPr>
          <w:sz w:val="24"/>
          <w:szCs w:val="24"/>
        </w:rPr>
        <w:t xml:space="preserve"> </w:t>
      </w:r>
      <w:r w:rsidR="00576889" w:rsidRPr="00AD066D">
        <w:rPr>
          <w:sz w:val="24"/>
          <w:szCs w:val="24"/>
        </w:rPr>
        <w:t>inform regulation</w:t>
      </w:r>
      <w:r w:rsidR="00377288" w:rsidRPr="00AD066D">
        <w:rPr>
          <w:sz w:val="24"/>
          <w:szCs w:val="24"/>
        </w:rPr>
        <w:t xml:space="preserve"> of e-cigarettes</w:t>
      </w:r>
      <w:r w:rsidR="00576889" w:rsidRPr="00AD066D">
        <w:rPr>
          <w:sz w:val="24"/>
          <w:szCs w:val="24"/>
        </w:rPr>
        <w:t>.</w:t>
      </w:r>
      <w:r w:rsidR="005E3381" w:rsidRPr="00AD066D">
        <w:rPr>
          <w:sz w:val="24"/>
          <w:szCs w:val="24"/>
        </w:rPr>
        <w:t xml:space="preserve"> </w:t>
      </w:r>
    </w:p>
    <w:p w14:paraId="08622543" w14:textId="77777777" w:rsidR="00FB1AFB" w:rsidRPr="00AD066D" w:rsidRDefault="00FB1AFB" w:rsidP="0030149A">
      <w:pPr>
        <w:rPr>
          <w:b/>
          <w:sz w:val="24"/>
          <w:szCs w:val="24"/>
        </w:rPr>
      </w:pPr>
    </w:p>
    <w:p w14:paraId="44ADEEE7" w14:textId="23E0321F" w:rsidR="00127FA4" w:rsidRPr="00AD066D" w:rsidRDefault="001008A9" w:rsidP="0030149A">
      <w:pPr>
        <w:rPr>
          <w:sz w:val="24"/>
          <w:szCs w:val="24"/>
        </w:rPr>
      </w:pPr>
      <w:r w:rsidRPr="00AD066D">
        <w:rPr>
          <w:b/>
          <w:sz w:val="24"/>
          <w:szCs w:val="24"/>
        </w:rPr>
        <w:t>Methods</w:t>
      </w:r>
      <w:r w:rsidR="00576889" w:rsidRPr="00AD066D">
        <w:rPr>
          <w:b/>
          <w:sz w:val="24"/>
          <w:szCs w:val="24"/>
        </w:rPr>
        <w:t xml:space="preserve">. </w:t>
      </w:r>
      <w:r w:rsidR="00576889" w:rsidRPr="00AD066D">
        <w:rPr>
          <w:sz w:val="24"/>
          <w:szCs w:val="24"/>
        </w:rPr>
        <w:t>Data were collected via online survey</w:t>
      </w:r>
      <w:r w:rsidR="0063145D" w:rsidRPr="00AD066D">
        <w:rPr>
          <w:sz w:val="24"/>
          <w:szCs w:val="24"/>
        </w:rPr>
        <w:t xml:space="preserve"> from participants in the </w:t>
      </w:r>
      <w:r w:rsidR="00FB1AFB" w:rsidRPr="00AD066D">
        <w:rPr>
          <w:sz w:val="24"/>
          <w:szCs w:val="24"/>
        </w:rPr>
        <w:t>Southern California Children’s Health Study</w:t>
      </w:r>
      <w:r w:rsidR="0063145D" w:rsidRPr="00AD066D">
        <w:rPr>
          <w:sz w:val="24"/>
          <w:szCs w:val="24"/>
        </w:rPr>
        <w:t xml:space="preserve"> in 2015-2016</w:t>
      </w:r>
      <w:r w:rsidR="00FB1AFB" w:rsidRPr="00AD066D">
        <w:rPr>
          <w:sz w:val="24"/>
          <w:szCs w:val="24"/>
        </w:rPr>
        <w:t xml:space="preserve"> (</w:t>
      </w:r>
      <w:r w:rsidR="00B91B62" w:rsidRPr="00AD066D">
        <w:rPr>
          <w:sz w:val="24"/>
          <w:szCs w:val="24"/>
        </w:rPr>
        <w:t>baseline</w:t>
      </w:r>
      <w:r w:rsidR="00FB1AFB" w:rsidRPr="00AD066D">
        <w:rPr>
          <w:sz w:val="24"/>
          <w:szCs w:val="24"/>
        </w:rPr>
        <w:t xml:space="preserve">) and </w:t>
      </w:r>
      <w:r w:rsidR="0063145D" w:rsidRPr="00AD066D">
        <w:rPr>
          <w:sz w:val="24"/>
          <w:szCs w:val="24"/>
        </w:rPr>
        <w:t>2016-</w:t>
      </w:r>
      <w:r w:rsidR="00FB1AFB" w:rsidRPr="00AD066D">
        <w:rPr>
          <w:sz w:val="24"/>
          <w:szCs w:val="24"/>
        </w:rPr>
        <w:t>2017 (</w:t>
      </w:r>
      <w:r w:rsidR="00B91B62" w:rsidRPr="00AD066D">
        <w:rPr>
          <w:sz w:val="24"/>
          <w:szCs w:val="24"/>
        </w:rPr>
        <w:t>follow-up</w:t>
      </w:r>
      <w:r w:rsidR="00FB1AFB" w:rsidRPr="00AD066D">
        <w:rPr>
          <w:sz w:val="24"/>
          <w:szCs w:val="24"/>
        </w:rPr>
        <w:t>) (N=13</w:t>
      </w:r>
      <w:r w:rsidR="0063145D" w:rsidRPr="00AD066D">
        <w:rPr>
          <w:sz w:val="24"/>
          <w:szCs w:val="24"/>
        </w:rPr>
        <w:t>12</w:t>
      </w:r>
      <w:r w:rsidR="00FB1AFB" w:rsidRPr="00AD066D">
        <w:rPr>
          <w:sz w:val="24"/>
          <w:szCs w:val="24"/>
        </w:rPr>
        <w:t xml:space="preserve">). </w:t>
      </w:r>
      <w:r w:rsidRPr="00AD066D">
        <w:rPr>
          <w:sz w:val="24"/>
          <w:szCs w:val="24"/>
        </w:rPr>
        <w:t xml:space="preserve">We evaluated the association of </w:t>
      </w:r>
      <w:r w:rsidR="0025051E" w:rsidRPr="00AD066D">
        <w:rPr>
          <w:sz w:val="24"/>
          <w:szCs w:val="24"/>
        </w:rPr>
        <w:t>binary categories of three non-mutually exclusive characteristics of the e-cigarette used most frequently</w:t>
      </w:r>
      <w:r w:rsidRPr="00AD066D">
        <w:rPr>
          <w:sz w:val="24"/>
          <w:szCs w:val="24"/>
        </w:rPr>
        <w:t xml:space="preserve"> with number of cigarettes smoked in the past 30 days at 1</w:t>
      </w:r>
      <w:r w:rsidR="00377288" w:rsidRPr="00AD066D">
        <w:rPr>
          <w:sz w:val="24"/>
          <w:szCs w:val="24"/>
        </w:rPr>
        <w:t>-</w:t>
      </w:r>
      <w:r w:rsidRPr="00AD066D">
        <w:rPr>
          <w:sz w:val="24"/>
          <w:szCs w:val="24"/>
        </w:rPr>
        <w:t>year follow-up.</w:t>
      </w:r>
      <w:r w:rsidR="0025051E" w:rsidRPr="00AD066D">
        <w:rPr>
          <w:sz w:val="24"/>
          <w:szCs w:val="24"/>
        </w:rPr>
        <w:t xml:space="preserve"> Product characteristics included device (pen-like/mod [modifiable device</w:t>
      </w:r>
      <w:r w:rsidR="00377288" w:rsidRPr="00AD066D">
        <w:rPr>
          <w:sz w:val="24"/>
          <w:szCs w:val="24"/>
        </w:rPr>
        <w:t>]</w:t>
      </w:r>
      <w:r w:rsidR="0025051E" w:rsidRPr="00AD066D">
        <w:rPr>
          <w:sz w:val="24"/>
          <w:szCs w:val="24"/>
        </w:rPr>
        <w:t xml:space="preserve">), use of nicotine in </w:t>
      </w:r>
      <w:proofErr w:type="spellStart"/>
      <w:r w:rsidR="0025051E" w:rsidRPr="00AD066D">
        <w:rPr>
          <w:sz w:val="24"/>
          <w:szCs w:val="24"/>
        </w:rPr>
        <w:t>eliquid</w:t>
      </w:r>
      <w:proofErr w:type="spellEnd"/>
      <w:r w:rsidR="0025051E" w:rsidRPr="00AD066D">
        <w:rPr>
          <w:sz w:val="24"/>
          <w:szCs w:val="24"/>
        </w:rPr>
        <w:t xml:space="preserve"> solutions (yes/no), and use for dripping (directly dripping </w:t>
      </w:r>
      <w:proofErr w:type="spellStart"/>
      <w:r w:rsidR="0025051E" w:rsidRPr="00AD066D">
        <w:rPr>
          <w:sz w:val="24"/>
          <w:szCs w:val="24"/>
        </w:rPr>
        <w:t>eliquid</w:t>
      </w:r>
      <w:proofErr w:type="spellEnd"/>
      <w:r w:rsidR="0025051E" w:rsidRPr="00AD066D">
        <w:rPr>
          <w:sz w:val="24"/>
          <w:szCs w:val="24"/>
        </w:rPr>
        <w:t xml:space="preserve"> onto the device for high levels of nicotine; yes/no).</w:t>
      </w:r>
    </w:p>
    <w:p w14:paraId="37438FDB" w14:textId="77777777" w:rsidR="00FB1AFB" w:rsidRPr="00AD066D" w:rsidRDefault="00FB1AFB" w:rsidP="0030149A">
      <w:pPr>
        <w:rPr>
          <w:b/>
          <w:sz w:val="24"/>
          <w:szCs w:val="24"/>
        </w:rPr>
      </w:pPr>
    </w:p>
    <w:p w14:paraId="35F2A49E" w14:textId="22EB02BD" w:rsidR="00FB1AFB" w:rsidRPr="00AD066D" w:rsidRDefault="00FB1AFB" w:rsidP="0030149A">
      <w:pPr>
        <w:rPr>
          <w:b/>
          <w:sz w:val="24"/>
          <w:szCs w:val="24"/>
        </w:rPr>
      </w:pPr>
      <w:r w:rsidRPr="00AD066D">
        <w:rPr>
          <w:b/>
          <w:sz w:val="24"/>
          <w:szCs w:val="24"/>
        </w:rPr>
        <w:t>Results.</w:t>
      </w:r>
      <w:r w:rsidRPr="00AD066D">
        <w:rPr>
          <w:sz w:val="24"/>
          <w:szCs w:val="24"/>
        </w:rPr>
        <w:t xml:space="preserve"> </w:t>
      </w:r>
      <w:r w:rsidR="005C30D5" w:rsidRPr="00AD066D">
        <w:rPr>
          <w:sz w:val="24"/>
          <w:szCs w:val="24"/>
        </w:rPr>
        <w:t>Relative to never e-cigarette users, past 30-day e-cigarette</w:t>
      </w:r>
      <w:r w:rsidR="00B826E8" w:rsidRPr="00AD066D">
        <w:rPr>
          <w:sz w:val="24"/>
          <w:szCs w:val="24"/>
        </w:rPr>
        <w:t xml:space="preserve"> use</w:t>
      </w:r>
      <w:r w:rsidR="005C30D5" w:rsidRPr="00AD066D">
        <w:rPr>
          <w:sz w:val="24"/>
          <w:szCs w:val="24"/>
        </w:rPr>
        <w:t xml:space="preserve"> with any product characteristic was associated with </w:t>
      </w:r>
      <w:r w:rsidR="00B826E8" w:rsidRPr="00AD066D">
        <w:rPr>
          <w:sz w:val="24"/>
          <w:szCs w:val="24"/>
        </w:rPr>
        <w:t xml:space="preserve">greater </w:t>
      </w:r>
      <w:r w:rsidR="005C30D5" w:rsidRPr="00AD066D">
        <w:rPr>
          <w:sz w:val="24"/>
          <w:szCs w:val="24"/>
        </w:rPr>
        <w:t xml:space="preserve">frequency of </w:t>
      </w:r>
      <w:r w:rsidR="00377288" w:rsidRPr="00AD066D">
        <w:rPr>
          <w:sz w:val="24"/>
          <w:szCs w:val="24"/>
        </w:rPr>
        <w:t xml:space="preserve">past 30-day </w:t>
      </w:r>
      <w:r w:rsidR="005C30D5" w:rsidRPr="00AD066D">
        <w:rPr>
          <w:sz w:val="24"/>
          <w:szCs w:val="24"/>
        </w:rPr>
        <w:t xml:space="preserve">cigarette smoking at follow-up. </w:t>
      </w:r>
      <w:r w:rsidRPr="00AD066D">
        <w:rPr>
          <w:sz w:val="24"/>
          <w:szCs w:val="24"/>
        </w:rPr>
        <w:t>Among past 30-day e-cigarette users</w:t>
      </w:r>
      <w:r w:rsidR="00683A18" w:rsidRPr="00AD066D">
        <w:rPr>
          <w:sz w:val="24"/>
          <w:szCs w:val="24"/>
        </w:rPr>
        <w:t xml:space="preserve"> at baseline</w:t>
      </w:r>
      <w:r w:rsidRPr="00AD066D">
        <w:rPr>
          <w:sz w:val="24"/>
          <w:szCs w:val="24"/>
        </w:rPr>
        <w:t xml:space="preserve">, participants who used mods smoked </w:t>
      </w:r>
      <w:r w:rsidR="00683A18" w:rsidRPr="00AD066D">
        <w:rPr>
          <w:sz w:val="24"/>
          <w:szCs w:val="24"/>
        </w:rPr>
        <w:t>more than 6 times as many cigarettes as those using vape pens</w:t>
      </w:r>
      <w:r w:rsidR="002966A6" w:rsidRPr="00AD066D">
        <w:rPr>
          <w:sz w:val="24"/>
          <w:szCs w:val="24"/>
        </w:rPr>
        <w:t xml:space="preserve"> a</w:t>
      </w:r>
      <w:r w:rsidR="00760D76" w:rsidRPr="00AD066D">
        <w:rPr>
          <w:sz w:val="24"/>
          <w:szCs w:val="24"/>
        </w:rPr>
        <w:t>t</w:t>
      </w:r>
      <w:r w:rsidR="002966A6" w:rsidRPr="00AD066D">
        <w:rPr>
          <w:sz w:val="24"/>
          <w:szCs w:val="24"/>
        </w:rPr>
        <w:t xml:space="preserve"> follow-up (mean: 20.8 vs. 1.3 cigarettes; RR=6.33; 95%CI:1.64,24.5)</w:t>
      </w:r>
      <w:r w:rsidR="00683A18" w:rsidRPr="00AD066D">
        <w:rPr>
          <w:sz w:val="24"/>
          <w:szCs w:val="24"/>
        </w:rPr>
        <w:t>, after adjustment for sociodemographic characteristics, baseline frequency of cigarette smoking and number of days of e-cigarette use</w:t>
      </w:r>
      <w:r w:rsidRPr="00AD066D">
        <w:rPr>
          <w:sz w:val="24"/>
          <w:szCs w:val="24"/>
        </w:rPr>
        <w:t>. After adjustment for device,</w:t>
      </w:r>
      <w:r w:rsidR="00377288" w:rsidRPr="00AD066D">
        <w:rPr>
          <w:sz w:val="24"/>
          <w:szCs w:val="24"/>
        </w:rPr>
        <w:t xml:space="preserve"> neither</w:t>
      </w:r>
      <w:r w:rsidRPr="00AD066D">
        <w:rPr>
          <w:sz w:val="24"/>
          <w:szCs w:val="24"/>
        </w:rPr>
        <w:t xml:space="preserve"> nicotine </w:t>
      </w:r>
      <w:proofErr w:type="spellStart"/>
      <w:r w:rsidR="00FD3C20" w:rsidRPr="00AD066D">
        <w:rPr>
          <w:sz w:val="24"/>
          <w:szCs w:val="24"/>
        </w:rPr>
        <w:t>eliquid</w:t>
      </w:r>
      <w:proofErr w:type="spellEnd"/>
      <w:r w:rsidR="00FD3C20" w:rsidRPr="00AD066D">
        <w:rPr>
          <w:sz w:val="24"/>
          <w:szCs w:val="24"/>
        </w:rPr>
        <w:t xml:space="preserve"> </w:t>
      </w:r>
      <w:r w:rsidR="00377288" w:rsidRPr="00AD066D">
        <w:rPr>
          <w:sz w:val="24"/>
          <w:szCs w:val="24"/>
        </w:rPr>
        <w:t>n</w:t>
      </w:r>
      <w:r w:rsidR="005C30D5" w:rsidRPr="00AD066D">
        <w:rPr>
          <w:sz w:val="24"/>
          <w:szCs w:val="24"/>
        </w:rPr>
        <w:t>or dripping</w:t>
      </w:r>
      <w:r w:rsidRPr="00AD066D">
        <w:rPr>
          <w:sz w:val="24"/>
          <w:szCs w:val="24"/>
        </w:rPr>
        <w:t xml:space="preserve"> </w:t>
      </w:r>
      <w:r w:rsidR="00377288" w:rsidRPr="00AD066D">
        <w:rPr>
          <w:sz w:val="24"/>
          <w:szCs w:val="24"/>
        </w:rPr>
        <w:t>were associated with frequency of cigarette smoking</w:t>
      </w:r>
      <w:r w:rsidRPr="00AD066D">
        <w:rPr>
          <w:sz w:val="24"/>
          <w:szCs w:val="24"/>
        </w:rPr>
        <w:t>.</w:t>
      </w:r>
    </w:p>
    <w:p w14:paraId="38A215FE" w14:textId="77777777" w:rsidR="00FB1AFB" w:rsidRPr="00AD066D" w:rsidRDefault="00FB1AFB" w:rsidP="0030149A">
      <w:pPr>
        <w:rPr>
          <w:b/>
          <w:sz w:val="24"/>
          <w:szCs w:val="24"/>
        </w:rPr>
      </w:pPr>
    </w:p>
    <w:p w14:paraId="3D328DE3" w14:textId="3A95326A" w:rsidR="00FB1AFB" w:rsidRPr="00AD066D" w:rsidRDefault="00FB1AFB" w:rsidP="0030149A">
      <w:pPr>
        <w:rPr>
          <w:sz w:val="24"/>
          <w:szCs w:val="24"/>
        </w:rPr>
      </w:pPr>
      <w:r w:rsidRPr="00AD066D">
        <w:rPr>
          <w:b/>
          <w:sz w:val="24"/>
          <w:szCs w:val="24"/>
        </w:rPr>
        <w:t xml:space="preserve">Conclusions. </w:t>
      </w:r>
      <w:r w:rsidRPr="00AD066D">
        <w:rPr>
          <w:sz w:val="24"/>
          <w:szCs w:val="24"/>
        </w:rPr>
        <w:t>Use of mods (vs. vape pens)</w:t>
      </w:r>
      <w:r w:rsidR="00757C59" w:rsidRPr="00AD066D">
        <w:rPr>
          <w:sz w:val="24"/>
          <w:szCs w:val="24"/>
        </w:rPr>
        <w:t xml:space="preserve"> at </w:t>
      </w:r>
      <w:r w:rsidR="00B91B62" w:rsidRPr="00AD066D">
        <w:rPr>
          <w:sz w:val="24"/>
          <w:szCs w:val="24"/>
        </w:rPr>
        <w:t>baseline</w:t>
      </w:r>
      <w:r w:rsidRPr="00AD066D">
        <w:rPr>
          <w:sz w:val="24"/>
          <w:szCs w:val="24"/>
        </w:rPr>
        <w:t xml:space="preserve"> was associated with </w:t>
      </w:r>
      <w:r w:rsidR="00FD3C20" w:rsidRPr="00AD066D">
        <w:rPr>
          <w:sz w:val="24"/>
          <w:szCs w:val="24"/>
        </w:rPr>
        <w:t xml:space="preserve">subsequently </w:t>
      </w:r>
      <w:r w:rsidR="00823A85" w:rsidRPr="00AD066D">
        <w:rPr>
          <w:sz w:val="24"/>
          <w:szCs w:val="24"/>
        </w:rPr>
        <w:t xml:space="preserve">smoking </w:t>
      </w:r>
      <w:r w:rsidR="00760D76" w:rsidRPr="00AD066D">
        <w:rPr>
          <w:sz w:val="24"/>
          <w:szCs w:val="24"/>
        </w:rPr>
        <w:t>more</w:t>
      </w:r>
      <w:r w:rsidR="00823A85" w:rsidRPr="00AD066D">
        <w:rPr>
          <w:sz w:val="24"/>
          <w:szCs w:val="24"/>
        </w:rPr>
        <w:t xml:space="preserve"> </w:t>
      </w:r>
      <w:r w:rsidRPr="00AD066D">
        <w:rPr>
          <w:sz w:val="24"/>
          <w:szCs w:val="24"/>
        </w:rPr>
        <w:t>cigarettes</w:t>
      </w:r>
      <w:r w:rsidR="00823A85" w:rsidRPr="00AD066D">
        <w:rPr>
          <w:sz w:val="24"/>
          <w:szCs w:val="24"/>
        </w:rPr>
        <w:t xml:space="preserve"> in the past 30-days</w:t>
      </w:r>
      <w:r w:rsidRPr="00AD066D">
        <w:rPr>
          <w:sz w:val="24"/>
          <w:szCs w:val="24"/>
        </w:rPr>
        <w:t xml:space="preserve">. </w:t>
      </w:r>
      <w:r w:rsidR="00823A85" w:rsidRPr="00AD066D">
        <w:rPr>
          <w:sz w:val="24"/>
          <w:szCs w:val="24"/>
        </w:rPr>
        <w:t>Regulation of e-cigarette devices</w:t>
      </w:r>
      <w:r w:rsidR="005C30D5" w:rsidRPr="00AD066D">
        <w:rPr>
          <w:sz w:val="24"/>
          <w:szCs w:val="24"/>
        </w:rPr>
        <w:t xml:space="preserve"> warrants consideration as a strategy to</w:t>
      </w:r>
      <w:r w:rsidR="00823A85" w:rsidRPr="00AD066D">
        <w:rPr>
          <w:sz w:val="24"/>
          <w:szCs w:val="24"/>
        </w:rPr>
        <w:t xml:space="preserve"> reduce </w:t>
      </w:r>
      <w:r w:rsidR="005C30D5" w:rsidRPr="00AD066D">
        <w:rPr>
          <w:sz w:val="24"/>
          <w:szCs w:val="24"/>
        </w:rPr>
        <w:t>cigarette smoking</w:t>
      </w:r>
      <w:r w:rsidR="00823A85" w:rsidRPr="00AD066D">
        <w:rPr>
          <w:sz w:val="24"/>
          <w:szCs w:val="24"/>
        </w:rPr>
        <w:t xml:space="preserve"> among </w:t>
      </w:r>
      <w:r w:rsidR="00683A18" w:rsidRPr="00AD066D">
        <w:rPr>
          <w:sz w:val="24"/>
          <w:szCs w:val="24"/>
        </w:rPr>
        <w:t>adolescents and young adults</w:t>
      </w:r>
      <w:r w:rsidR="005C30D5" w:rsidRPr="00AD066D">
        <w:rPr>
          <w:sz w:val="24"/>
          <w:szCs w:val="24"/>
        </w:rPr>
        <w:t xml:space="preserve"> who vape</w:t>
      </w:r>
      <w:r w:rsidR="00823A85" w:rsidRPr="00AD066D">
        <w:rPr>
          <w:sz w:val="24"/>
          <w:szCs w:val="24"/>
        </w:rPr>
        <w:t>.</w:t>
      </w:r>
      <w:r w:rsidR="00B87D00" w:rsidRPr="00AD066D">
        <w:rPr>
          <w:sz w:val="24"/>
          <w:szCs w:val="24"/>
        </w:rPr>
        <w:t xml:space="preserve"> </w:t>
      </w:r>
    </w:p>
    <w:p w14:paraId="59F85719" w14:textId="273232B9" w:rsidR="00EE0A2E" w:rsidRPr="00AD066D" w:rsidRDefault="00EE0A2E" w:rsidP="0030149A">
      <w:pPr>
        <w:rPr>
          <w:b/>
          <w:sz w:val="24"/>
          <w:szCs w:val="24"/>
        </w:rPr>
      </w:pPr>
    </w:p>
    <w:p w14:paraId="4BD0B87A" w14:textId="2141EEEC" w:rsidR="00EE0A2E" w:rsidRPr="00AD066D" w:rsidRDefault="00EE0A2E" w:rsidP="0030149A">
      <w:pPr>
        <w:rPr>
          <w:b/>
          <w:sz w:val="24"/>
          <w:szCs w:val="24"/>
        </w:rPr>
      </w:pPr>
    </w:p>
    <w:p w14:paraId="79779BF6" w14:textId="19C7FFEF" w:rsidR="00EE0A2E" w:rsidRPr="00AD066D" w:rsidRDefault="00EE0A2E" w:rsidP="0030149A">
      <w:pPr>
        <w:rPr>
          <w:sz w:val="24"/>
          <w:szCs w:val="24"/>
        </w:rPr>
      </w:pPr>
      <w:r w:rsidRPr="00AD066D">
        <w:rPr>
          <w:b/>
          <w:sz w:val="24"/>
          <w:szCs w:val="24"/>
        </w:rPr>
        <w:t xml:space="preserve">Key Words: </w:t>
      </w:r>
      <w:r w:rsidRPr="00AD066D">
        <w:rPr>
          <w:sz w:val="24"/>
          <w:szCs w:val="24"/>
        </w:rPr>
        <w:t>e-cigarette</w:t>
      </w:r>
      <w:r w:rsidR="00816FC7" w:rsidRPr="00AD066D">
        <w:rPr>
          <w:sz w:val="24"/>
          <w:szCs w:val="24"/>
        </w:rPr>
        <w:t>s; product</w:t>
      </w:r>
      <w:r w:rsidRPr="00AD066D">
        <w:rPr>
          <w:sz w:val="24"/>
          <w:szCs w:val="24"/>
        </w:rPr>
        <w:t xml:space="preserve"> characteristics</w:t>
      </w:r>
      <w:r w:rsidR="00816FC7" w:rsidRPr="00AD066D">
        <w:rPr>
          <w:sz w:val="24"/>
          <w:szCs w:val="24"/>
        </w:rPr>
        <w:t>;</w:t>
      </w:r>
      <w:r w:rsidRPr="00AD066D">
        <w:rPr>
          <w:sz w:val="24"/>
          <w:szCs w:val="24"/>
        </w:rPr>
        <w:t xml:space="preserve"> cigarettes</w:t>
      </w:r>
      <w:r w:rsidR="00816FC7" w:rsidRPr="00AD066D">
        <w:rPr>
          <w:sz w:val="24"/>
          <w:szCs w:val="24"/>
        </w:rPr>
        <w:t>;</w:t>
      </w:r>
      <w:r w:rsidRPr="00AD066D">
        <w:rPr>
          <w:sz w:val="24"/>
          <w:szCs w:val="24"/>
        </w:rPr>
        <w:t xml:space="preserve"> young adults</w:t>
      </w:r>
      <w:r w:rsidR="00816FC7" w:rsidRPr="00AD066D">
        <w:rPr>
          <w:sz w:val="24"/>
          <w:szCs w:val="24"/>
        </w:rPr>
        <w:t>;</w:t>
      </w:r>
      <w:r w:rsidRPr="00AD066D">
        <w:rPr>
          <w:sz w:val="24"/>
          <w:szCs w:val="24"/>
        </w:rPr>
        <w:t xml:space="preserve"> longitudinal studies</w:t>
      </w:r>
      <w:r w:rsidR="00816FC7" w:rsidRPr="00AD066D">
        <w:rPr>
          <w:sz w:val="24"/>
          <w:szCs w:val="24"/>
        </w:rPr>
        <w:t>; epidemiology; prospective cohort studies</w:t>
      </w:r>
    </w:p>
    <w:p w14:paraId="48C4ECA8" w14:textId="77777777" w:rsidR="00BF7510" w:rsidRPr="00AD066D" w:rsidRDefault="00BF7510" w:rsidP="0030149A">
      <w:pPr>
        <w:rPr>
          <w:b/>
          <w:sz w:val="24"/>
          <w:szCs w:val="24"/>
        </w:rPr>
      </w:pPr>
    </w:p>
    <w:p w14:paraId="3C4FF089" w14:textId="77777777" w:rsidR="000E7972" w:rsidRPr="00AD066D" w:rsidRDefault="000E7972" w:rsidP="0030149A">
      <w:pPr>
        <w:rPr>
          <w:b/>
          <w:sz w:val="24"/>
          <w:szCs w:val="24"/>
        </w:rPr>
      </w:pPr>
      <w:r w:rsidRPr="00AD066D">
        <w:rPr>
          <w:b/>
          <w:sz w:val="24"/>
          <w:szCs w:val="24"/>
        </w:rPr>
        <w:br w:type="page"/>
      </w:r>
    </w:p>
    <w:p w14:paraId="40ED5CE0" w14:textId="77777777" w:rsidR="00630973" w:rsidRPr="00AD066D" w:rsidRDefault="00630973" w:rsidP="0030149A">
      <w:pPr>
        <w:pStyle w:val="Paragraph"/>
        <w:spacing w:line="480" w:lineRule="auto"/>
        <w:ind w:firstLine="0"/>
        <w:rPr>
          <w:b/>
        </w:rPr>
      </w:pPr>
      <w:r w:rsidRPr="00AD066D">
        <w:rPr>
          <w:b/>
        </w:rPr>
        <w:lastRenderedPageBreak/>
        <w:t>Introduction</w:t>
      </w:r>
    </w:p>
    <w:p w14:paraId="6D10CBF9" w14:textId="14185EB6" w:rsidR="003A7339" w:rsidRPr="00AD066D" w:rsidRDefault="003A7339" w:rsidP="0030149A">
      <w:pPr>
        <w:spacing w:line="480" w:lineRule="auto"/>
        <w:rPr>
          <w:sz w:val="24"/>
          <w:szCs w:val="24"/>
        </w:rPr>
      </w:pPr>
      <w:r w:rsidRPr="00AD066D">
        <w:rPr>
          <w:sz w:val="24"/>
          <w:szCs w:val="24"/>
        </w:rPr>
        <w:tab/>
        <w:t>The recent increase in the prevalence of past 30-day e-cigarette use among high school students in the National Youth Tobacco Survey (up 78% from 11.3% in 2017 to 20.8% in 2018</w:t>
      </w:r>
      <w:r w:rsidR="00950406" w:rsidRPr="00AD066D">
        <w:rPr>
          <w:sz w:val="24"/>
          <w:szCs w:val="24"/>
        </w:rPr>
        <w:fldChar w:fldCharType="begin"/>
      </w:r>
      <w:r w:rsidR="00950406" w:rsidRPr="00AD066D">
        <w:rPr>
          <w:sz w:val="24"/>
          <w:szCs w:val="24"/>
        </w:rPr>
        <w:instrText xml:space="preserve"> ADDIN EN.CITE &lt;EndNote&gt;&lt;Cite&gt;&lt;Author&gt;Cullen&lt;/Author&gt;&lt;Year&gt;2018&lt;/Year&gt;&lt;RecNum&gt;1216&lt;/RecNum&gt;&lt;DisplayText&gt;&lt;style face="superscript"&gt;1&lt;/style&gt;&lt;/DisplayText&gt;&lt;record&gt;&lt;rec-number&gt;1216&lt;/rec-number&gt;&lt;foreign-keys&gt;&lt;key app="EN" db-id="fpr29aztoewepye50rc55wvhrz0xvr900rrx" timestamp="1543085614"&gt;1216&lt;/key&gt;&lt;/foreign-keys&gt;&lt;ref-type name="Journal Article"&gt;17&lt;/ref-type&gt;&lt;contributors&gt;&lt;authors&gt;&lt;author&gt;Cullen, K. A.&lt;/author&gt;&lt;author&gt;Ambrose, B. K.&lt;/author&gt;&lt;author&gt;Gentzke, A. S.&lt;/author&gt;&lt;author&gt;Apelberg, B. J.&lt;/author&gt;&lt;author&gt;Jamal, A.&lt;/author&gt;&lt;author&gt;King, B. A.&lt;/author&gt;&lt;/authors&gt;&lt;/contributors&gt;&lt;titles&gt;&lt;title&gt;Notes from the Field: Use of Electronic Cigarettes and Any Tobacco Product Among Middle and High School Students - United States, 2011-2018&lt;/title&gt;&lt;secondary-title&gt;MMWR Morb Mortal Wkly Rep&lt;/secondary-title&gt;&lt;/titles&gt;&lt;periodical&gt;&lt;full-title&gt;MMWR Morb Mortal Wkly Rep&lt;/full-title&gt;&lt;/periodical&gt;&lt;pages&gt;1276-1277&lt;/pages&gt;&lt;volume&gt;67&lt;/volume&gt;&lt;number&gt;45&lt;/number&gt;&lt;edition&gt;2018/11/16&lt;/edition&gt;&lt;dates&gt;&lt;year&gt;2018&lt;/year&gt;&lt;pub-dates&gt;&lt;date&gt;Nov&lt;/date&gt;&lt;/pub-dates&gt;&lt;/dates&gt;&lt;isbn&gt;1545-861X&lt;/isbn&gt;&lt;accession-num&gt;30439875&lt;/accession-num&gt;&lt;urls&gt;&lt;related-urls&gt;&lt;url&gt;https://www.ncbi.nlm.nih.gov/pubmed/30439875&lt;/url&gt;&lt;/related-urls&gt;&lt;/urls&gt;&lt;electronic-resource-num&gt;10.15585/mmwr.mm6745a5&lt;/electronic-resource-num&gt;&lt;language&gt;eng&lt;/language&gt;&lt;/record&gt;&lt;/Cite&gt;&lt;/EndNote&gt;</w:instrText>
      </w:r>
      <w:r w:rsidR="00950406" w:rsidRPr="00AD066D">
        <w:rPr>
          <w:sz w:val="24"/>
          <w:szCs w:val="24"/>
        </w:rPr>
        <w:fldChar w:fldCharType="separate"/>
      </w:r>
      <w:r w:rsidR="00950406" w:rsidRPr="00AD066D">
        <w:rPr>
          <w:noProof/>
          <w:sz w:val="24"/>
          <w:szCs w:val="24"/>
          <w:vertAlign w:val="superscript"/>
        </w:rPr>
        <w:t>1</w:t>
      </w:r>
      <w:r w:rsidR="00950406" w:rsidRPr="00AD066D">
        <w:rPr>
          <w:sz w:val="24"/>
          <w:szCs w:val="24"/>
        </w:rPr>
        <w:fldChar w:fldCharType="end"/>
      </w:r>
      <w:r w:rsidRPr="00AD066D">
        <w:rPr>
          <w:sz w:val="24"/>
          <w:szCs w:val="24"/>
        </w:rPr>
        <w:t xml:space="preserve">) </w:t>
      </w:r>
      <w:r w:rsidR="00D6759E" w:rsidRPr="00AD066D">
        <w:rPr>
          <w:sz w:val="24"/>
          <w:szCs w:val="24"/>
        </w:rPr>
        <w:t xml:space="preserve">and in the Monitoring the Future Study (up </w:t>
      </w:r>
      <w:r w:rsidR="00BB2A62" w:rsidRPr="00AD066D">
        <w:rPr>
          <w:sz w:val="24"/>
          <w:szCs w:val="24"/>
        </w:rPr>
        <w:t>90% from 11.0% in 2017 to 20.9% in 2018</w:t>
      </w:r>
      <w:r w:rsidR="005A64EC" w:rsidRPr="00AD066D">
        <w:rPr>
          <w:sz w:val="24"/>
          <w:szCs w:val="24"/>
        </w:rPr>
        <w:fldChar w:fldCharType="begin"/>
      </w:r>
      <w:r w:rsidR="00FB1AFB" w:rsidRPr="00AD066D">
        <w:rPr>
          <w:sz w:val="24"/>
          <w:szCs w:val="24"/>
        </w:rPr>
        <w:instrText xml:space="preserve"> ADDIN EN.CITE &lt;EndNote&gt;&lt;Cite&gt;&lt;Author&gt;Miech&lt;/Author&gt;&lt;Year&gt;2018&lt;/Year&gt;&lt;RecNum&gt;0&lt;/RecNum&gt;&lt;IDText&gt;Adolescent Vaping and Nicotine Use in 2017-2018 - U.S. National Estimates&lt;/IDText&gt;&lt;DisplayText&gt;&lt;style face="superscript"&gt;2&lt;/style&gt;&lt;/DisplayText&gt;&lt;record&gt;&lt;dates&gt;&lt;pub-dates&gt;&lt;date&gt;Dec&lt;/date&gt;&lt;/pub-dates&gt;&lt;year&gt;2018&lt;/year&gt;&lt;/dates&gt;&lt;urls&gt;&lt;related-urls&gt;&lt;url&gt;https://www.ncbi.nlm.nih.gov/pubmed/30554549&lt;/url&gt;&lt;/related-urls&gt;&lt;/urls&gt;&lt;isbn&gt;1533-4406&lt;/isbn&gt;&lt;titles&gt;&lt;title&gt;Adolescent Vaping and Nicotine Use in 2017-2018 - U.S. National Estimates&lt;/title&gt;&lt;secondary-title&gt;N Engl J Med&lt;/secondary-title&gt;&lt;/titles&gt;&lt;contributors&gt;&lt;authors&gt;&lt;author&gt;Miech, R.&lt;/author&gt;&lt;author&gt;Johnston, L.&lt;/author&gt;&lt;author&gt;O&amp;apos;Malley, P. M.&lt;/author&gt;&lt;author&gt;Bachman, J. G.&lt;/author&gt;&lt;author&gt;Patrick, M. E.&lt;/author&gt;&lt;/authors&gt;&lt;/contributors&gt;&lt;edition&gt;2018/12/16&lt;/edition&gt;&lt;language&gt;eng&lt;/language&gt;&lt;added-date format="utc"&gt;1546566253&lt;/added-date&gt;&lt;ref-type name="Journal Article"&gt;17&lt;/ref-type&gt;&lt;rec-number&gt;55&lt;/rec-number&gt;&lt;last-updated-date format="utc"&gt;1546566253&lt;/last-updated-date&gt;&lt;accession-num&gt;30554549&lt;/accession-num&gt;&lt;electronic-resource-num&gt;10.1056/NEJMc1814130&lt;/electronic-resource-num&gt;&lt;/record&gt;&lt;/Cite&gt;&lt;/EndNote&gt;</w:instrText>
      </w:r>
      <w:r w:rsidR="005A64EC" w:rsidRPr="00AD066D">
        <w:rPr>
          <w:sz w:val="24"/>
          <w:szCs w:val="24"/>
        </w:rPr>
        <w:fldChar w:fldCharType="separate"/>
      </w:r>
      <w:r w:rsidR="005A64EC" w:rsidRPr="00AD066D">
        <w:rPr>
          <w:noProof/>
          <w:sz w:val="24"/>
          <w:szCs w:val="24"/>
          <w:vertAlign w:val="superscript"/>
        </w:rPr>
        <w:t>2</w:t>
      </w:r>
      <w:r w:rsidR="005A64EC" w:rsidRPr="00AD066D">
        <w:rPr>
          <w:sz w:val="24"/>
          <w:szCs w:val="24"/>
        </w:rPr>
        <w:fldChar w:fldCharType="end"/>
      </w:r>
      <w:r w:rsidR="00BB2A62" w:rsidRPr="00AD066D">
        <w:rPr>
          <w:sz w:val="24"/>
          <w:szCs w:val="24"/>
        </w:rPr>
        <w:t xml:space="preserve">) </w:t>
      </w:r>
      <w:r w:rsidRPr="00AD066D">
        <w:rPr>
          <w:sz w:val="24"/>
          <w:szCs w:val="24"/>
        </w:rPr>
        <w:t xml:space="preserve">has </w:t>
      </w:r>
      <w:r w:rsidR="0071406E" w:rsidRPr="00AD066D">
        <w:rPr>
          <w:sz w:val="24"/>
          <w:szCs w:val="24"/>
        </w:rPr>
        <w:t>heightened</w:t>
      </w:r>
      <w:r w:rsidRPr="00AD066D">
        <w:rPr>
          <w:sz w:val="24"/>
          <w:szCs w:val="24"/>
        </w:rPr>
        <w:t xml:space="preserve"> concern regarding the public health impact of e-cigarettes among </w:t>
      </w:r>
      <w:r w:rsidR="00683A18" w:rsidRPr="00AD066D">
        <w:rPr>
          <w:sz w:val="24"/>
          <w:szCs w:val="24"/>
        </w:rPr>
        <w:t>the youth and young adult</w:t>
      </w:r>
      <w:r w:rsidRPr="00AD066D">
        <w:rPr>
          <w:sz w:val="24"/>
          <w:szCs w:val="24"/>
        </w:rPr>
        <w:t xml:space="preserve"> populations. </w:t>
      </w:r>
      <w:r w:rsidR="00683A18" w:rsidRPr="00AD066D">
        <w:rPr>
          <w:sz w:val="24"/>
          <w:szCs w:val="24"/>
        </w:rPr>
        <w:t>E</w:t>
      </w:r>
      <w:r w:rsidR="00950406" w:rsidRPr="00AD066D">
        <w:rPr>
          <w:sz w:val="24"/>
          <w:szCs w:val="24"/>
        </w:rPr>
        <w:t xml:space="preserve">-cigarettes are drawing in at least some low-risk youth unlikely to have otherwise </w:t>
      </w:r>
      <w:r w:rsidR="00B0279F" w:rsidRPr="00AD066D">
        <w:rPr>
          <w:sz w:val="24"/>
          <w:szCs w:val="24"/>
        </w:rPr>
        <w:t>smoked</w:t>
      </w:r>
      <w:r w:rsidR="00950406" w:rsidRPr="00AD066D">
        <w:rPr>
          <w:sz w:val="24"/>
          <w:szCs w:val="24"/>
        </w:rPr>
        <w:t xml:space="preserve"> combustible cigarettes,</w:t>
      </w:r>
      <w:r w:rsidR="00950406" w:rsidRPr="00AD066D">
        <w:rPr>
          <w:sz w:val="24"/>
          <w:szCs w:val="24"/>
        </w:rPr>
        <w:fldChar w:fldCharType="begin">
          <w:fldData xml:space="preserve">PEVuZE5vdGU+PENpdGU+PEF1dGhvcj5CYXJyaW5ndG9uLVRyaW1pczwvQXV0aG9yPjxZZWFyPjIw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</w:fldData>
        </w:fldChar>
      </w:r>
      <w:r w:rsidR="005A64EC" w:rsidRPr="00AD066D">
        <w:rPr>
          <w:sz w:val="24"/>
          <w:szCs w:val="24"/>
        </w:rPr>
        <w:instrText xml:space="preserve"> ADDIN EN.CITE </w:instrText>
      </w:r>
      <w:r w:rsidR="005A64EC" w:rsidRPr="00AD066D">
        <w:rPr>
          <w:sz w:val="24"/>
          <w:szCs w:val="24"/>
        </w:rPr>
        <w:fldChar w:fldCharType="begin">
          <w:fldData xml:space="preserve">PEVuZE5vdGU+PENpdGU+PEF1dGhvcj5CYXJyaW5ndG9uLVRyaW1pczwvQXV0aG9yPjxZZWFyPjIw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</w:fldData>
        </w:fldChar>
      </w:r>
      <w:r w:rsidR="005A64EC" w:rsidRPr="00AD066D">
        <w:rPr>
          <w:sz w:val="24"/>
          <w:szCs w:val="24"/>
        </w:rPr>
        <w:instrText xml:space="preserve"> ADDIN EN.CITE.DATA </w:instrText>
      </w:r>
      <w:r w:rsidR="005A64EC" w:rsidRPr="00AD066D">
        <w:rPr>
          <w:sz w:val="24"/>
          <w:szCs w:val="24"/>
        </w:rPr>
      </w:r>
      <w:r w:rsidR="005A64EC" w:rsidRPr="00AD066D">
        <w:rPr>
          <w:sz w:val="24"/>
          <w:szCs w:val="24"/>
        </w:rPr>
        <w:fldChar w:fldCharType="end"/>
      </w:r>
      <w:r w:rsidR="00950406" w:rsidRPr="00AD066D">
        <w:rPr>
          <w:sz w:val="24"/>
          <w:szCs w:val="24"/>
        </w:rPr>
      </w:r>
      <w:r w:rsidR="00950406" w:rsidRPr="00AD066D">
        <w:rPr>
          <w:sz w:val="24"/>
          <w:szCs w:val="24"/>
        </w:rPr>
        <w:fldChar w:fldCharType="separate"/>
      </w:r>
      <w:r w:rsidR="005A64EC" w:rsidRPr="00AD066D">
        <w:rPr>
          <w:noProof/>
          <w:sz w:val="24"/>
          <w:szCs w:val="24"/>
          <w:vertAlign w:val="superscript"/>
        </w:rPr>
        <w:t>3,4</w:t>
      </w:r>
      <w:r w:rsidR="00950406" w:rsidRPr="00AD066D">
        <w:rPr>
          <w:sz w:val="24"/>
          <w:szCs w:val="24"/>
        </w:rPr>
        <w:fldChar w:fldCharType="end"/>
      </w:r>
      <w:r w:rsidR="00950406" w:rsidRPr="00AD066D">
        <w:rPr>
          <w:sz w:val="24"/>
          <w:szCs w:val="24"/>
        </w:rPr>
        <w:t xml:space="preserve"> and a growing number of studies show that</w:t>
      </w:r>
      <w:r w:rsidR="00BA5EDE" w:rsidRPr="00AD066D">
        <w:rPr>
          <w:sz w:val="24"/>
          <w:szCs w:val="24"/>
        </w:rPr>
        <w:t xml:space="preserve"> among both youth and young adults,</w:t>
      </w:r>
      <w:r w:rsidR="00950406" w:rsidRPr="00AD066D">
        <w:rPr>
          <w:sz w:val="24"/>
          <w:szCs w:val="24"/>
        </w:rPr>
        <w:t xml:space="preserve"> </w:t>
      </w:r>
      <w:r w:rsidR="0071406E" w:rsidRPr="00AD066D">
        <w:rPr>
          <w:sz w:val="24"/>
          <w:szCs w:val="24"/>
        </w:rPr>
        <w:t>e-cigarette users</w:t>
      </w:r>
      <w:r w:rsidR="00B0279F" w:rsidRPr="00AD066D">
        <w:rPr>
          <w:sz w:val="24"/>
          <w:szCs w:val="24"/>
        </w:rPr>
        <w:t xml:space="preserve"> (vs. never users)</w:t>
      </w:r>
      <w:r w:rsidR="0071406E" w:rsidRPr="00AD066D">
        <w:rPr>
          <w:sz w:val="24"/>
          <w:szCs w:val="24"/>
        </w:rPr>
        <w:t xml:space="preserve"> are more likely </w:t>
      </w:r>
      <w:r w:rsidR="00B0279F" w:rsidRPr="00AD066D">
        <w:rPr>
          <w:sz w:val="24"/>
          <w:szCs w:val="24"/>
        </w:rPr>
        <w:t xml:space="preserve">(a) </w:t>
      </w:r>
      <w:r w:rsidR="00A85819" w:rsidRPr="00AD066D">
        <w:rPr>
          <w:sz w:val="24"/>
          <w:szCs w:val="24"/>
        </w:rPr>
        <w:t xml:space="preserve">to </w:t>
      </w:r>
      <w:r w:rsidR="0071406E" w:rsidRPr="00AD066D">
        <w:rPr>
          <w:sz w:val="24"/>
          <w:szCs w:val="24"/>
        </w:rPr>
        <w:t xml:space="preserve">subsequently initiate </w:t>
      </w:r>
      <w:r w:rsidR="00950406" w:rsidRPr="00AD066D">
        <w:rPr>
          <w:sz w:val="24"/>
          <w:szCs w:val="24"/>
        </w:rPr>
        <w:t>combustible cigarette use,</w:t>
      </w:r>
      <w:r w:rsidR="00950406" w:rsidRPr="00AD066D">
        <w:rPr>
          <w:sz w:val="24"/>
          <w:szCs w:val="24"/>
        </w:rPr>
        <w:fldChar w:fldCharType="begin">
          <w:fldData xml:space="preserve">PEVuZE5vdGU+PENpdGU+PEF1dGhvcj5Tb25lamk8L0F1dGhvcj48WWVhcj4yMDE3IChpbiBwcmVz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</w:fldData>
        </w:fldChar>
      </w:r>
      <w:r w:rsidR="00FB1AFB" w:rsidRPr="00AD066D">
        <w:rPr>
          <w:sz w:val="24"/>
          <w:szCs w:val="24"/>
        </w:rPr>
        <w:instrText xml:space="preserve"> ADDIN EN.CITE </w:instrText>
      </w:r>
      <w:r w:rsidR="00FB1AFB" w:rsidRPr="00AD066D">
        <w:rPr>
          <w:sz w:val="24"/>
          <w:szCs w:val="24"/>
        </w:rPr>
        <w:fldChar w:fldCharType="begin">
          <w:fldData xml:space="preserve">PEVuZE5vdGU+PENpdGU+PEF1dGhvcj5Tb25lamk8L0F1dGhvcj48WWVhcj4yMDE3IChpbiBwcmVz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</w:fldData>
        </w:fldChar>
      </w:r>
      <w:r w:rsidR="00FB1AFB" w:rsidRPr="00AD066D">
        <w:rPr>
          <w:sz w:val="24"/>
          <w:szCs w:val="24"/>
        </w:rPr>
        <w:instrText xml:space="preserve"> ADDIN EN.CITE.DATA </w:instrText>
      </w:r>
      <w:r w:rsidR="00FB1AFB" w:rsidRPr="00AD066D">
        <w:rPr>
          <w:sz w:val="24"/>
          <w:szCs w:val="24"/>
        </w:rPr>
      </w:r>
      <w:r w:rsidR="00FB1AFB" w:rsidRPr="00AD066D">
        <w:rPr>
          <w:sz w:val="24"/>
          <w:szCs w:val="24"/>
        </w:rPr>
        <w:fldChar w:fldCharType="end"/>
      </w:r>
      <w:r w:rsidR="00950406" w:rsidRPr="00AD066D">
        <w:rPr>
          <w:sz w:val="24"/>
          <w:szCs w:val="24"/>
        </w:rPr>
      </w:r>
      <w:r w:rsidR="00950406" w:rsidRPr="00AD066D">
        <w:rPr>
          <w:sz w:val="24"/>
          <w:szCs w:val="24"/>
        </w:rPr>
        <w:fldChar w:fldCharType="separate"/>
      </w:r>
      <w:r w:rsidR="00D2572A" w:rsidRPr="00AD066D">
        <w:rPr>
          <w:noProof/>
          <w:sz w:val="24"/>
          <w:szCs w:val="24"/>
          <w:vertAlign w:val="superscript"/>
        </w:rPr>
        <w:t>5-21</w:t>
      </w:r>
      <w:r w:rsidR="00950406" w:rsidRPr="00AD066D">
        <w:rPr>
          <w:sz w:val="24"/>
          <w:szCs w:val="24"/>
        </w:rPr>
        <w:fldChar w:fldCharType="end"/>
      </w:r>
      <w:r w:rsidR="00950406" w:rsidRPr="00AD066D">
        <w:rPr>
          <w:sz w:val="24"/>
          <w:szCs w:val="24"/>
        </w:rPr>
        <w:t xml:space="preserve"> and </w:t>
      </w:r>
      <w:r w:rsidR="00B0279F" w:rsidRPr="00AD066D">
        <w:rPr>
          <w:sz w:val="24"/>
          <w:szCs w:val="24"/>
        </w:rPr>
        <w:t>(b)</w:t>
      </w:r>
      <w:r w:rsidR="00950406" w:rsidRPr="00AD066D">
        <w:rPr>
          <w:sz w:val="24"/>
          <w:szCs w:val="24"/>
        </w:rPr>
        <w:t xml:space="preserve"> </w:t>
      </w:r>
      <w:r w:rsidR="00A85819" w:rsidRPr="00AD066D">
        <w:rPr>
          <w:sz w:val="24"/>
          <w:szCs w:val="24"/>
        </w:rPr>
        <w:t xml:space="preserve">to </w:t>
      </w:r>
      <w:r w:rsidR="00950406" w:rsidRPr="00AD066D">
        <w:rPr>
          <w:sz w:val="24"/>
          <w:szCs w:val="24"/>
        </w:rPr>
        <w:t>follow a similar trajectory into more regular smoking</w:t>
      </w:r>
      <w:r w:rsidR="00A85819" w:rsidRPr="00AD066D">
        <w:rPr>
          <w:sz w:val="24"/>
          <w:szCs w:val="24"/>
        </w:rPr>
        <w:t xml:space="preserve"> as smokers who did not first use e-cigarettes</w:t>
      </w:r>
      <w:r w:rsidR="00FF4850" w:rsidRPr="00AD066D">
        <w:rPr>
          <w:sz w:val="24"/>
          <w:szCs w:val="24"/>
        </w:rPr>
        <w:t>.</w:t>
      </w:r>
      <w:r w:rsidR="00950406" w:rsidRPr="00AD066D">
        <w:rPr>
          <w:sz w:val="24"/>
          <w:szCs w:val="24"/>
        </w:rPr>
        <w:fldChar w:fldCharType="begin">
          <w:fldData xml:space="preserve">PEVuZE5vdGU+PENpdGU+PEF1dGhvcj5CYXJyaW5ndG9uLVRyaW1pczwvQXV0aG9yPjxZZWFyPjIw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CYXJyaW5ndG9uLVRyaW1pczwvQXV0aG9yPjxZZWFyPjIw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00950406" w:rsidRPr="00AD066D">
        <w:rPr>
          <w:sz w:val="24"/>
          <w:szCs w:val="24"/>
        </w:rPr>
      </w:r>
      <w:r w:rsidR="00950406" w:rsidRPr="00AD066D">
        <w:rPr>
          <w:sz w:val="24"/>
          <w:szCs w:val="24"/>
        </w:rPr>
        <w:fldChar w:fldCharType="separate"/>
      </w:r>
      <w:r w:rsidR="00FF4850" w:rsidRPr="00AD066D">
        <w:rPr>
          <w:noProof/>
          <w:sz w:val="24"/>
          <w:szCs w:val="24"/>
          <w:vertAlign w:val="superscript"/>
        </w:rPr>
        <w:t>22,23</w:t>
      </w:r>
      <w:r w:rsidR="00950406" w:rsidRPr="00AD066D">
        <w:rPr>
          <w:sz w:val="24"/>
          <w:szCs w:val="24"/>
        </w:rPr>
        <w:fldChar w:fldCharType="end"/>
      </w:r>
      <w:r w:rsidR="00950406" w:rsidRPr="00AD066D">
        <w:rPr>
          <w:sz w:val="24"/>
          <w:szCs w:val="24"/>
        </w:rPr>
        <w:t xml:space="preserve"> </w:t>
      </w:r>
      <w:r w:rsidR="002E61CD" w:rsidRPr="00AD066D">
        <w:rPr>
          <w:sz w:val="24"/>
          <w:szCs w:val="24"/>
        </w:rPr>
        <w:t xml:space="preserve">Yet, it is unclear whether there are </w:t>
      </w:r>
      <w:r w:rsidR="00A85819" w:rsidRPr="00AD066D">
        <w:rPr>
          <w:sz w:val="24"/>
          <w:szCs w:val="24"/>
        </w:rPr>
        <w:t xml:space="preserve">e-cigarette </w:t>
      </w:r>
      <w:r w:rsidR="002E61CD" w:rsidRPr="00AD066D">
        <w:rPr>
          <w:sz w:val="24"/>
          <w:szCs w:val="24"/>
        </w:rPr>
        <w:t xml:space="preserve">product characteristics that may </w:t>
      </w:r>
      <w:r w:rsidR="00B23FE2" w:rsidRPr="00AD066D">
        <w:rPr>
          <w:sz w:val="24"/>
          <w:szCs w:val="24"/>
        </w:rPr>
        <w:t>impact these transitions</w:t>
      </w:r>
      <w:r w:rsidR="002E61CD" w:rsidRPr="00AD066D">
        <w:rPr>
          <w:sz w:val="24"/>
          <w:szCs w:val="24"/>
        </w:rPr>
        <w:t xml:space="preserve">. </w:t>
      </w:r>
      <w:r w:rsidR="00B23FE2" w:rsidRPr="00AD066D">
        <w:rPr>
          <w:sz w:val="24"/>
          <w:szCs w:val="24"/>
        </w:rPr>
        <w:t>If so, such characteristics could be prime targets for regulation to reduce the overall adverse public health burden of e-cigarettes in adolescent and young adult populations.</w:t>
      </w:r>
    </w:p>
    <w:p w14:paraId="1841BDC3" w14:textId="674444F4" w:rsidR="007D529F" w:rsidRPr="00AD066D" w:rsidRDefault="00CC2982" w:rsidP="0030149A">
      <w:pPr>
        <w:spacing w:line="480" w:lineRule="auto"/>
        <w:rPr>
          <w:sz w:val="24"/>
          <w:szCs w:val="24"/>
        </w:rPr>
      </w:pPr>
      <w:r w:rsidRPr="00AD066D">
        <w:rPr>
          <w:sz w:val="24"/>
          <w:szCs w:val="24"/>
        </w:rPr>
        <w:t xml:space="preserve"> </w:t>
      </w:r>
      <w:r w:rsidR="006C56E1" w:rsidRPr="00AD066D">
        <w:rPr>
          <w:sz w:val="24"/>
          <w:szCs w:val="24"/>
        </w:rPr>
        <w:tab/>
      </w:r>
      <w:r w:rsidR="0071406E" w:rsidRPr="00AD066D">
        <w:rPr>
          <w:sz w:val="24"/>
          <w:szCs w:val="24"/>
        </w:rPr>
        <w:t xml:space="preserve">Data are urgently needed on factors that </w:t>
      </w:r>
      <w:r w:rsidRPr="00AD066D">
        <w:rPr>
          <w:sz w:val="24"/>
          <w:szCs w:val="24"/>
        </w:rPr>
        <w:t>differentiate</w:t>
      </w:r>
      <w:r w:rsidR="0071406E" w:rsidRPr="00AD066D">
        <w:rPr>
          <w:sz w:val="24"/>
          <w:szCs w:val="24"/>
        </w:rPr>
        <w:t xml:space="preserve"> the</w:t>
      </w:r>
      <w:r w:rsidRPr="00AD066D">
        <w:rPr>
          <w:sz w:val="24"/>
          <w:szCs w:val="24"/>
        </w:rPr>
        <w:t xml:space="preserve"> risk of</w:t>
      </w:r>
      <w:r w:rsidR="0071406E" w:rsidRPr="00AD066D">
        <w:rPr>
          <w:sz w:val="24"/>
          <w:szCs w:val="24"/>
        </w:rPr>
        <w:t xml:space="preserve"> transition</w:t>
      </w:r>
      <w:r w:rsidR="00486B3C" w:rsidRPr="00AD066D">
        <w:rPr>
          <w:sz w:val="24"/>
          <w:szCs w:val="24"/>
        </w:rPr>
        <w:t xml:space="preserve"> from e-cigarettes</w:t>
      </w:r>
      <w:r w:rsidR="0071406E" w:rsidRPr="00AD066D">
        <w:rPr>
          <w:sz w:val="24"/>
          <w:szCs w:val="24"/>
        </w:rPr>
        <w:t xml:space="preserve"> to heavier patterns of combustible </w:t>
      </w:r>
      <w:r w:rsidR="0081001F" w:rsidRPr="00AD066D">
        <w:rPr>
          <w:sz w:val="24"/>
          <w:szCs w:val="24"/>
        </w:rPr>
        <w:t>cigarette use</w:t>
      </w:r>
      <w:r w:rsidR="0071406E" w:rsidRPr="00AD066D">
        <w:rPr>
          <w:sz w:val="24"/>
          <w:szCs w:val="24"/>
        </w:rPr>
        <w:t xml:space="preserve"> to help guide </w:t>
      </w:r>
      <w:r w:rsidR="006C56E1" w:rsidRPr="00AD066D">
        <w:rPr>
          <w:sz w:val="24"/>
          <w:szCs w:val="24"/>
        </w:rPr>
        <w:t xml:space="preserve">regulatory strategies. </w:t>
      </w:r>
      <w:r w:rsidRPr="00AD066D">
        <w:rPr>
          <w:sz w:val="24"/>
          <w:szCs w:val="24"/>
        </w:rPr>
        <w:t>Use of e-cigarettes with a higher</w:t>
      </w:r>
      <w:r w:rsidR="006C56E1" w:rsidRPr="00AD066D">
        <w:rPr>
          <w:sz w:val="24"/>
          <w:szCs w:val="24"/>
        </w:rPr>
        <w:t xml:space="preserve"> </w:t>
      </w:r>
      <w:r w:rsidR="00B86118" w:rsidRPr="00AD066D">
        <w:rPr>
          <w:sz w:val="24"/>
          <w:szCs w:val="24"/>
        </w:rPr>
        <w:t>nicotine level</w:t>
      </w:r>
      <w:r w:rsidR="006C56E1" w:rsidRPr="00AD066D">
        <w:rPr>
          <w:sz w:val="24"/>
          <w:szCs w:val="24"/>
        </w:rPr>
        <w:t xml:space="preserve"> </w:t>
      </w:r>
      <w:r w:rsidRPr="00AD066D">
        <w:rPr>
          <w:sz w:val="24"/>
          <w:szCs w:val="24"/>
        </w:rPr>
        <w:t>has been</w:t>
      </w:r>
      <w:r w:rsidR="006C56E1" w:rsidRPr="00AD066D">
        <w:rPr>
          <w:sz w:val="24"/>
          <w:szCs w:val="24"/>
        </w:rPr>
        <w:t xml:space="preserve"> associated with increased likelihood of combustible cigarette initiation</w:t>
      </w:r>
      <w:r w:rsidR="005A64EC" w:rsidRPr="00AD066D">
        <w:rPr>
          <w:sz w:val="24"/>
          <w:szCs w:val="24"/>
        </w:rPr>
        <w:fldChar w:fldCharType="begin">
          <w:fldData xml:space="preserve">PEVuZE5vdGU+PENpdGU+PEF1dGhvcj5UcmV1cjwvQXV0aG9yPjxZZWFyPjIwMTg8L1llYXI+PFJl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==
</w:fldData>
        </w:fldChar>
      </w:r>
      <w:r w:rsidR="00FB1AFB" w:rsidRPr="00AD066D">
        <w:rPr>
          <w:sz w:val="24"/>
          <w:szCs w:val="24"/>
        </w:rPr>
        <w:instrText xml:space="preserve"> ADDIN EN.CITE </w:instrText>
      </w:r>
      <w:r w:rsidR="00FB1AFB" w:rsidRPr="00AD066D">
        <w:rPr>
          <w:sz w:val="24"/>
          <w:szCs w:val="24"/>
        </w:rPr>
        <w:fldChar w:fldCharType="begin">
          <w:fldData xml:space="preserve">PEVuZE5vdGU+PENpdGU+PEF1dGhvcj5UcmV1cjwvQXV0aG9yPjxZZWFyPjIwMTg8L1llYXI+PFJl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==
</w:fldData>
        </w:fldChar>
      </w:r>
      <w:r w:rsidR="00FB1AFB" w:rsidRPr="00AD066D">
        <w:rPr>
          <w:sz w:val="24"/>
          <w:szCs w:val="24"/>
        </w:rPr>
        <w:instrText xml:space="preserve"> ADDIN EN.CITE.DATA </w:instrText>
      </w:r>
      <w:r w:rsidR="00FB1AFB" w:rsidRPr="00AD066D">
        <w:rPr>
          <w:sz w:val="24"/>
          <w:szCs w:val="24"/>
        </w:rPr>
      </w:r>
      <w:r w:rsidR="00FB1AFB" w:rsidRPr="00AD066D">
        <w:rPr>
          <w:sz w:val="24"/>
          <w:szCs w:val="24"/>
        </w:rPr>
        <w:fldChar w:fldCharType="end"/>
      </w:r>
      <w:r w:rsidR="005A64EC" w:rsidRPr="00AD066D">
        <w:rPr>
          <w:sz w:val="24"/>
          <w:szCs w:val="24"/>
        </w:rPr>
      </w:r>
      <w:r w:rsidR="005A64EC" w:rsidRPr="00AD066D">
        <w:rPr>
          <w:sz w:val="24"/>
          <w:szCs w:val="24"/>
        </w:rPr>
        <w:fldChar w:fldCharType="separate"/>
      </w:r>
      <w:r w:rsidR="00D2572A" w:rsidRPr="00AD066D">
        <w:rPr>
          <w:noProof/>
          <w:sz w:val="24"/>
          <w:szCs w:val="24"/>
          <w:vertAlign w:val="superscript"/>
        </w:rPr>
        <w:t>17,24</w:t>
      </w:r>
      <w:r w:rsidR="005A64EC" w:rsidRPr="00AD066D">
        <w:rPr>
          <w:sz w:val="24"/>
          <w:szCs w:val="24"/>
        </w:rPr>
        <w:fldChar w:fldCharType="end"/>
      </w:r>
      <w:r w:rsidR="006C56E1" w:rsidRPr="00AD066D">
        <w:rPr>
          <w:sz w:val="24"/>
          <w:szCs w:val="24"/>
        </w:rPr>
        <w:t xml:space="preserve"> and with </w:t>
      </w:r>
      <w:r w:rsidR="00B86118" w:rsidRPr="00AD066D">
        <w:rPr>
          <w:sz w:val="24"/>
          <w:szCs w:val="24"/>
        </w:rPr>
        <w:t xml:space="preserve">both </w:t>
      </w:r>
      <w:r w:rsidR="006C56E1" w:rsidRPr="00AD066D">
        <w:rPr>
          <w:sz w:val="24"/>
          <w:szCs w:val="24"/>
        </w:rPr>
        <w:t>greater frequency of cigarette use in the past month and more cigarettes smoked per day at follow-up.</w:t>
      </w:r>
      <w:r w:rsidR="008A2C96" w:rsidRPr="00AD066D">
        <w:rPr>
          <w:sz w:val="24"/>
          <w:szCs w:val="24"/>
        </w:rPr>
        <w:fldChar w:fldCharType="begin"/>
      </w:r>
      <w:r w:rsidR="00D2572A" w:rsidRPr="00AD066D">
        <w:rPr>
          <w:sz w:val="24"/>
          <w:szCs w:val="24"/>
        </w:rPr>
        <w:instrText xml:space="preserve"> ADDIN EN.CITE &lt;EndNote&gt;&lt;Cite&gt;&lt;Author&gt;Goldenson&lt;/Author&gt;&lt;Year&gt;2017&lt;/Year&gt;&lt;RecNum&gt;1147&lt;/RecNum&gt;&lt;DisplayText&gt;&lt;style face="superscript"&gt;24&lt;/style&gt;&lt;/DisplayText&gt;&lt;record&gt;&lt;rec-number&gt;1147&lt;/rec-number&gt;&lt;foreign-keys&gt;&lt;key app="EN" db-id="fpr29aztoewepye50rc55wvhrz0xvr900rrx" timestamp="1516668245"&gt;1147&lt;/key&gt;&lt;/foreign-keys&gt;&lt;ref-type name="Journal Article"&gt;17&lt;/ref-type&gt;&lt;contributors&gt;&lt;authors&gt;&lt;author&gt;Goldenson, N. I.&lt;/author&gt;&lt;author&gt;Leventhal, A. M.&lt;/author&gt;&lt;author&gt;Stone, M. D.&lt;/author&gt;&lt;author&gt;McConnell, R. S.&lt;/author&gt;&lt;author&gt;Barrington-Trimis, J. L.&lt;/author&gt;&lt;/authors&gt;&lt;/contributors&gt;&lt;titles&gt;&lt;title&gt;Associations of Electronic Cigarette Nicotine Concentration With Subsequent Cigarette Smoking and Vaping Levels in Adolescents&lt;/title&gt;&lt;secondary-title&gt;JAMA Pediatr&lt;/secondary-title&gt;&lt;/titles&gt;&lt;periodical&gt;&lt;full-title&gt;JAMA Pediatr&lt;/full-title&gt;&lt;/periodical&gt;&lt;pages&gt;1192-1199&lt;/pages&gt;&lt;volume&gt;171&lt;/volume&gt;&lt;number&gt;12&lt;/number&gt;&lt;keywords&gt;&lt;keyword&gt;Adolescent&lt;/keyword&gt;&lt;keyword&gt;Adolescent Behavior&lt;/keyword&gt;&lt;keyword&gt;Electronic Nicotine Delivery Systems&lt;/keyword&gt;&lt;keyword&gt;Female&lt;/keyword&gt;&lt;keyword&gt;Humans&lt;/keyword&gt;&lt;keyword&gt;Longitudinal Studies&lt;/keyword&gt;&lt;keyword&gt;Los Angeles&lt;/keyword&gt;&lt;keyword&gt;Male&lt;/keyword&gt;&lt;keyword&gt;Nicotine&lt;/keyword&gt;&lt;keyword&gt;Risk Factors&lt;/keyword&gt;&lt;keyword&gt;Self Report&lt;/keyword&gt;&lt;keyword&gt;Smoking&lt;/keyword&gt;&lt;keyword&gt;Tobacco Products&lt;/keyword&gt;&lt;/keywords&gt;&lt;dates&gt;&lt;year&gt;2017&lt;/year&gt;&lt;pub-dates&gt;&lt;date&gt;Dec&lt;/date&gt;&lt;/pub-dates&gt;&lt;/dates&gt;&lt;isbn&gt;2168-6211&lt;/isbn&gt;&lt;accession-num&gt;29059261&lt;/accession-num&gt;&lt;urls&gt;&lt;related-urls&gt;&lt;url&gt;https://www.ncbi.nlm.nih.gov/pubmed/29059261&lt;/url&gt;&lt;/related-urls&gt;&lt;/urls&gt;&lt;electronic-resource-num&gt;10.1001/jamapediatrics.2017.3209&lt;/electronic-resource-num&gt;&lt;language&gt;eng&lt;/language&gt;&lt;/record&gt;&lt;/Cite&gt;&lt;/EndNote&gt;</w:instrText>
      </w:r>
      <w:r w:rsidR="008A2C96" w:rsidRPr="00AD066D">
        <w:rPr>
          <w:sz w:val="24"/>
          <w:szCs w:val="24"/>
        </w:rPr>
        <w:fldChar w:fldCharType="separate"/>
      </w:r>
      <w:r w:rsidR="00D2572A" w:rsidRPr="00AD066D">
        <w:rPr>
          <w:noProof/>
          <w:sz w:val="24"/>
          <w:szCs w:val="24"/>
          <w:vertAlign w:val="superscript"/>
        </w:rPr>
        <w:t>24</w:t>
      </w:r>
      <w:r w:rsidR="008A2C96" w:rsidRPr="00AD066D">
        <w:rPr>
          <w:sz w:val="24"/>
          <w:szCs w:val="24"/>
        </w:rPr>
        <w:fldChar w:fldCharType="end"/>
      </w:r>
      <w:r w:rsidR="006C56E1" w:rsidRPr="00AD066D">
        <w:rPr>
          <w:sz w:val="24"/>
          <w:szCs w:val="24"/>
        </w:rPr>
        <w:t xml:space="preserve"> </w:t>
      </w:r>
      <w:r w:rsidR="00385139" w:rsidRPr="00AD066D">
        <w:rPr>
          <w:sz w:val="24"/>
          <w:szCs w:val="24"/>
        </w:rPr>
        <w:t xml:space="preserve">Other </w:t>
      </w:r>
      <w:r w:rsidR="00B0279F" w:rsidRPr="00AD066D">
        <w:rPr>
          <w:sz w:val="24"/>
          <w:szCs w:val="24"/>
        </w:rPr>
        <w:t>product characteristics</w:t>
      </w:r>
      <w:r w:rsidR="00EF59C3" w:rsidRPr="00AD066D">
        <w:rPr>
          <w:sz w:val="24"/>
          <w:szCs w:val="24"/>
        </w:rPr>
        <w:t xml:space="preserve"> that are amenable to regulation</w:t>
      </w:r>
      <w:r w:rsidR="00385139" w:rsidRPr="00AD066D">
        <w:rPr>
          <w:sz w:val="24"/>
          <w:szCs w:val="24"/>
        </w:rPr>
        <w:t xml:space="preserve"> may also promote or discourage the transition to combustible tobacco use but have not yet been thoroughly investigated. For example, </w:t>
      </w:r>
      <w:r w:rsidR="00D86945" w:rsidRPr="00AD066D">
        <w:rPr>
          <w:sz w:val="24"/>
          <w:szCs w:val="24"/>
        </w:rPr>
        <w:t xml:space="preserve">later generation </w:t>
      </w:r>
      <w:r w:rsidR="001C0BE1" w:rsidRPr="00AD066D">
        <w:rPr>
          <w:sz w:val="24"/>
          <w:szCs w:val="24"/>
        </w:rPr>
        <w:t>e</w:t>
      </w:r>
      <w:r w:rsidR="00385139" w:rsidRPr="00AD066D">
        <w:rPr>
          <w:sz w:val="24"/>
          <w:szCs w:val="24"/>
        </w:rPr>
        <w:t xml:space="preserve">-cigarette devices </w:t>
      </w:r>
      <w:r w:rsidR="00B23FE2" w:rsidRPr="00AD066D">
        <w:rPr>
          <w:sz w:val="24"/>
          <w:szCs w:val="24"/>
        </w:rPr>
        <w:t xml:space="preserve">(e.g., modifiable devices [“mods”] or vape pens) </w:t>
      </w:r>
      <w:r w:rsidR="00385139" w:rsidRPr="00AD066D">
        <w:rPr>
          <w:sz w:val="24"/>
          <w:szCs w:val="24"/>
        </w:rPr>
        <w:t xml:space="preserve">that deliver nicotine more efficiently are </w:t>
      </w:r>
      <w:r w:rsidR="007D529F" w:rsidRPr="00AD066D">
        <w:rPr>
          <w:sz w:val="24"/>
          <w:szCs w:val="24"/>
        </w:rPr>
        <w:t xml:space="preserve">more </w:t>
      </w:r>
      <w:r w:rsidR="00385139" w:rsidRPr="00AD066D">
        <w:rPr>
          <w:sz w:val="24"/>
          <w:szCs w:val="24"/>
        </w:rPr>
        <w:t xml:space="preserve">commonly used </w:t>
      </w:r>
      <w:r w:rsidR="0071406E" w:rsidRPr="00AD066D">
        <w:rPr>
          <w:sz w:val="24"/>
          <w:szCs w:val="24"/>
        </w:rPr>
        <w:t>than cig-a-like devices</w:t>
      </w:r>
      <w:r w:rsidR="00B23FE2" w:rsidRPr="00AD066D">
        <w:rPr>
          <w:sz w:val="24"/>
          <w:szCs w:val="24"/>
        </w:rPr>
        <w:t xml:space="preserve"> (devices that look like cigarettes) among</w:t>
      </w:r>
      <w:r w:rsidR="00385139" w:rsidRPr="00AD066D">
        <w:rPr>
          <w:sz w:val="24"/>
          <w:szCs w:val="24"/>
        </w:rPr>
        <w:t xml:space="preserve"> youth and young adults</w:t>
      </w:r>
      <w:r w:rsidR="00B23FE2" w:rsidRPr="00AD066D">
        <w:rPr>
          <w:sz w:val="24"/>
          <w:szCs w:val="24"/>
        </w:rPr>
        <w:t>,</w:t>
      </w:r>
      <w:r w:rsidR="0090792A" w:rsidRPr="00AD066D">
        <w:rPr>
          <w:sz w:val="24"/>
          <w:szCs w:val="24"/>
        </w:rPr>
        <w:fldChar w:fldCharType="begin"/>
      </w:r>
      <w:r w:rsidR="00FF4850" w:rsidRPr="00AD066D">
        <w:rPr>
          <w:sz w:val="24"/>
          <w:szCs w:val="24"/>
        </w:rPr>
        <w:instrText xml:space="preserve"> ADDIN EN.CITE &lt;EndNote&gt;&lt;Cite&gt;&lt;Author&gt;Barrington-Trimis&lt;/Author&gt;&lt;Year&gt;2018&lt;/Year&gt;&lt;RecNum&gt;1151&lt;/RecNum&gt;&lt;DisplayText&gt;&lt;style face="superscript"&gt;25&lt;/style&gt;&lt;/DisplayText&gt;&lt;record&gt;&lt;rec-number&gt;1151&lt;/rec-number&gt;&lt;foreign-keys&gt;&lt;key app="EN" db-id="fpr29aztoewepye50rc55wvhrz0xvr900rrx" timestamp="1516668245"&gt;1151&lt;/key&gt;&lt;/foreign-keys&gt;&lt;ref-type name="Journal Article"&gt;17&lt;/ref-type&gt;&lt;contributors&gt;&lt;authors&gt;&lt;author&gt;Barrington-Trimis, J. L.&lt;/author&gt;&lt;author&gt;Gibson, L. A.&lt;/author&gt;&lt;author&gt;Halpern-Felsher, B.&lt;/author&gt;&lt;author&gt;Harrell, M. B.&lt;/author&gt;&lt;author&gt;Kong, G.&lt;/author&gt;&lt;author&gt;Krishnan-Sarin, S.&lt;/author&gt;&lt;author&gt;Leventhal, A. M.&lt;/author&gt;&lt;author&gt;Loukas, A.&lt;/author&gt;&lt;author&gt;McConnell, R.&lt;/author&gt;&lt;author&gt;Weaver, S. R.&lt;/author&gt;&lt;/authors&gt;&lt;/contributors&gt;&lt;titles&gt;&lt;title&gt;Type of E-Cigarette Device Used Among Adolescents and Young Adults: Findings From a Pooled Analysis of Eight Studies of 2166 Vapers&lt;/title&gt;&lt;secondary-title&gt;Nicotine Tob Res&lt;/secondary-title&gt;&lt;/titles&gt;&lt;periodical&gt;&lt;full-title&gt;Nicotine Tob Res&lt;/full-title&gt;&lt;/periodical&gt;&lt;pages&gt;271-274&lt;/pages&gt;&lt;volume&gt;20&lt;/volume&gt;&lt;number&gt;2&lt;/number&gt;&lt;dates&gt;&lt;year&gt;2018&lt;/year&gt;&lt;pub-dates&gt;&lt;date&gt;Jan&lt;/date&gt;&lt;/pub-dates&gt;&lt;/dates&gt;&lt;isbn&gt;1469-994X&lt;/isbn&gt;&lt;accession-num&gt;28371890&lt;/accession-num&gt;&lt;urls&gt;&lt;related-urls&gt;&lt;url&gt;https://www.ncbi.nlm.nih.gov/pubmed/28371890&lt;/url&gt;&lt;/related-urls&gt;&lt;/urls&gt;&lt;electronic-resource-num&gt;10.1093/ntr/ntx069&lt;/electronic-resource-num&gt;&lt;language&gt;eng&lt;/language&gt;&lt;/record&gt;&lt;/Cite&gt;&lt;/EndNote&gt;</w:instrText>
      </w:r>
      <w:r w:rsidR="0090792A" w:rsidRPr="00AD066D">
        <w:rPr>
          <w:sz w:val="24"/>
          <w:szCs w:val="24"/>
        </w:rPr>
        <w:fldChar w:fldCharType="separate"/>
      </w:r>
      <w:r w:rsidR="00FF4850" w:rsidRPr="00AD066D">
        <w:rPr>
          <w:noProof/>
          <w:sz w:val="24"/>
          <w:szCs w:val="24"/>
          <w:vertAlign w:val="superscript"/>
        </w:rPr>
        <w:t>25</w:t>
      </w:r>
      <w:r w:rsidR="0090792A" w:rsidRPr="00AD066D">
        <w:rPr>
          <w:sz w:val="24"/>
          <w:szCs w:val="24"/>
        </w:rPr>
        <w:fldChar w:fldCharType="end"/>
      </w:r>
      <w:r w:rsidR="00385139" w:rsidRPr="00AD066D">
        <w:rPr>
          <w:sz w:val="24"/>
          <w:szCs w:val="24"/>
        </w:rPr>
        <w:t xml:space="preserve"> </w:t>
      </w:r>
      <w:r w:rsidR="00FB1AFB" w:rsidRPr="00AD066D">
        <w:rPr>
          <w:sz w:val="24"/>
          <w:szCs w:val="24"/>
        </w:rPr>
        <w:t xml:space="preserve">and have been associated with </w:t>
      </w:r>
      <w:r w:rsidR="00B23FE2" w:rsidRPr="00AD066D">
        <w:rPr>
          <w:sz w:val="24"/>
          <w:szCs w:val="24"/>
        </w:rPr>
        <w:t xml:space="preserve">greater </w:t>
      </w:r>
      <w:r w:rsidR="00FB1AFB" w:rsidRPr="00AD066D">
        <w:rPr>
          <w:sz w:val="24"/>
          <w:szCs w:val="24"/>
        </w:rPr>
        <w:t>number of days of cigarette use and symptoms of dependence.</w:t>
      </w:r>
      <w:r w:rsidR="00EE0A2E" w:rsidRPr="00AD066D">
        <w:rPr>
          <w:sz w:val="24"/>
          <w:szCs w:val="24"/>
        </w:rPr>
        <w:fldChar w:fldCharType="begin"/>
      </w:r>
      <w:r w:rsidR="00FF4850" w:rsidRPr="00AD066D">
        <w:rPr>
          <w:sz w:val="24"/>
          <w:szCs w:val="24"/>
        </w:rPr>
        <w:instrText xml:space="preserve"> ADDIN EN.CITE &lt;EndNote&gt;&lt;Cite&gt;&lt;Author&gt;Creamer&lt;/Author&gt;&lt;Year&gt;2018&lt;/Year&gt;&lt;RecNum&gt;1220&lt;/RecNum&gt;&lt;DisplayText&gt;&lt;style face="superscript"&gt;26&lt;/style&gt;&lt;/DisplayText&gt;&lt;record&gt;&lt;rec-number&gt;1220&lt;/rec-number&gt;&lt;foreign-keys&gt;&lt;key app="EN" db-id="fpr29aztoewepye50rc55wvhrz0xvr900rrx" timestamp="1547170700"&gt;1220&lt;/key&gt;&lt;/foreign-keys&gt;&lt;ref-type name="Journal Article"&gt;17&lt;/ref-type&gt;&lt;contributors&gt;&lt;authors&gt;&lt;author&gt;Creamer, M.&lt;/author&gt;&lt;author&gt;Case, K.&lt;/author&gt;&lt;author&gt;Loukas, A.&lt;/author&gt;&lt;author&gt;Cooper, M.&lt;/author&gt;&lt;author&gt;Perry, C. L.&lt;/author&gt;&lt;/authors&gt;&lt;/contributors&gt;&lt;titles&gt;&lt;title&gt;Patterns of sustained e-cigarette use in a sample of young adults&lt;/title&gt;&lt;secondary-title&gt;Addict Behav&lt;/secondary-title&gt;&lt;/titles&gt;&lt;periodical&gt;&lt;full-title&gt;Addict Behav&lt;/full-title&gt;&lt;/periodical&gt;&lt;pages&gt;28-31&lt;/pages&gt;&lt;volume&gt;92&lt;/volume&gt;&lt;edition&gt;2018/12/12&lt;/edition&gt;&lt;keywords&gt;&lt;keyword&gt;E-cigarettes&lt;/keyword&gt;&lt;keyword&gt;Longitudinal research&lt;/keyword&gt;&lt;keyword&gt;Trajectories and transitions&lt;/keyword&gt;&lt;keyword&gt;Young adults&lt;/keyword&gt;&lt;/keywords&gt;&lt;dates&gt;&lt;year&gt;2018&lt;/year&gt;&lt;pub-dates&gt;&lt;date&gt;Dec&lt;/date&gt;&lt;/pub-dates&gt;&lt;/dates&gt;&lt;isbn&gt;1873-6327&lt;/isbn&gt;&lt;accession-num&gt;30579114&lt;/accession-num&gt;&lt;urls&gt;&lt;related-urls&gt;&lt;url&gt;https://www.ncbi.nlm.nih.gov/pubmed/30579114&lt;/url&gt;&lt;/related-urls&gt;&lt;/urls&gt;&lt;electronic-resource-num&gt;10.1016/j.addbeh.2018.12.011&lt;/electronic-resource-num&gt;&lt;language&gt;eng&lt;/language&gt;&lt;/record&gt;&lt;/Cite&gt;&lt;/EndNote&gt;</w:instrText>
      </w:r>
      <w:r w:rsidR="00EE0A2E" w:rsidRPr="00AD066D">
        <w:rPr>
          <w:sz w:val="24"/>
          <w:szCs w:val="24"/>
        </w:rPr>
        <w:fldChar w:fldCharType="separate"/>
      </w:r>
      <w:r w:rsidR="00FF4850" w:rsidRPr="00AD066D">
        <w:rPr>
          <w:noProof/>
          <w:sz w:val="24"/>
          <w:szCs w:val="24"/>
          <w:vertAlign w:val="superscript"/>
        </w:rPr>
        <w:t>26</w:t>
      </w:r>
      <w:r w:rsidR="00EE0A2E" w:rsidRPr="00AD066D">
        <w:rPr>
          <w:sz w:val="24"/>
          <w:szCs w:val="24"/>
        </w:rPr>
        <w:fldChar w:fldCharType="end"/>
      </w:r>
      <w:r w:rsidR="00FB1AFB" w:rsidRPr="00AD066D">
        <w:rPr>
          <w:sz w:val="24"/>
          <w:szCs w:val="24"/>
        </w:rPr>
        <w:t xml:space="preserve"> </w:t>
      </w:r>
      <w:r w:rsidR="007D529F" w:rsidRPr="00AD066D">
        <w:rPr>
          <w:sz w:val="24"/>
          <w:szCs w:val="24"/>
        </w:rPr>
        <w:t>Mod devices are also</w:t>
      </w:r>
      <w:r w:rsidR="000B136C" w:rsidRPr="00AD066D">
        <w:rPr>
          <w:sz w:val="24"/>
          <w:szCs w:val="24"/>
        </w:rPr>
        <w:t xml:space="preserve"> often used for “dripping”</w:t>
      </w:r>
      <w:r w:rsidR="002A70BC" w:rsidRPr="00AD066D">
        <w:rPr>
          <w:sz w:val="24"/>
          <w:szCs w:val="24"/>
        </w:rPr>
        <w:fldChar w:fldCharType="begin"/>
      </w:r>
      <w:r w:rsidR="00FF4850" w:rsidRPr="00AD066D">
        <w:rPr>
          <w:sz w:val="24"/>
          <w:szCs w:val="24"/>
        </w:rPr>
        <w:instrText xml:space="preserve"> ADDIN EN.CITE &lt;EndNote&gt;&lt;Cite&gt;&lt;Author&gt;Krishnan-Sarin&lt;/Author&gt;&lt;Year&gt;2017&lt;/Year&gt;&lt;RecNum&gt;1103&lt;/RecNum&gt;&lt;IDText&gt;E-Cigarettes and &amp;quot;Dripping&amp;quot; Among High-School Youth&lt;/IDText&gt;&lt;DisplayText&gt;&lt;style face="superscript"&gt;27&lt;/style&gt;&lt;/DisplayText&gt;&lt;record&gt;&lt;rec-number&gt;1103&lt;/rec-number&gt;&lt;foreign-keys&gt;&lt;key app="EN" db-id="fpr29aztoewepye50rc55wvhrz0xvr900rrx" timestamp="1499664729"&gt;1103&lt;/key&gt;&lt;/foreign-keys&gt;&lt;ref-type name="Journal Article"&gt;17&lt;/ref-type&gt;&lt;contributors&gt;&lt;authors&gt;&lt;author&gt;Krishnan-Sarin, S.&lt;/author&gt;&lt;author&gt;Morean, M.&lt;/author&gt;&lt;author&gt;Kong, G.&lt;/author&gt;&lt;author&gt;Bold, K. W.&lt;/author&gt;&lt;author&gt;Camenga, D. R.&lt;/author&gt;&lt;author&gt;Cavallo, D. A.&lt;/author&gt;&lt;author&gt;Simon, P.&lt;/author&gt;&lt;author&gt;Wu, R.&lt;/author&gt;&lt;/authors&gt;&lt;/contributors&gt;&lt;titles&gt;&lt;title&gt;E-Cigarettes and &amp;quot;Dripping&amp;quot; Among High-School Youth&lt;/title&gt;&lt;secondary-title&gt;Pediatrics&lt;/secondary-title&gt;&lt;/titles&gt;&lt;periodical&gt;&lt;full-title&gt;PEDIATRICS&lt;/full-title&gt;&lt;/periodical&gt;&lt;volume&gt;139&lt;/volume&gt;&lt;number&gt;3&lt;/number&gt;&lt;edition&gt;2017/02/06&lt;/edition&gt;&lt;keywords&gt;&lt;keyword&gt;Adolescent&lt;/keyword&gt;&lt;keyword&gt;Adolescent Behavior&lt;/keyword&gt;&lt;keyword&gt;Connecticut&lt;/keyword&gt;&lt;keyword&gt;Electronic Cigarettes&lt;/keyword&gt;&lt;keyword&gt;European Continental Ancestry Group&lt;/keyword&gt;&lt;keyword&gt;Female&lt;/keyword&gt;&lt;keyword&gt;Health Behavior&lt;/keyword&gt;&lt;keyword&gt;Humans&lt;/keyword&gt;&lt;keyword&gt;Logistic Models&lt;/keyword&gt;&lt;keyword&gt;Male&lt;/keyword&gt;&lt;keyword&gt;Sex Factors&lt;/keyword&gt;&lt;keyword&gt;Surveys and Questionnaires&lt;/keyword&gt;&lt;keyword&gt;Tobacco Products&lt;/keyword&gt;&lt;keyword&gt;Vaping&lt;/keyword&gt;&lt;/keywords&gt;&lt;dates&gt;&lt;year&gt;2017&lt;/year&gt;&lt;pub-dates&gt;&lt;date&gt;Mar&lt;/date&gt;&lt;/pub-dates&gt;&lt;/dates&gt;&lt;isbn&gt;1098-4275&lt;/isbn&gt;&lt;accession-num&gt;28167512&lt;/accession-num&gt;&lt;urls&gt;&lt;related-urls&gt;&lt;url&gt;https://www.ncbi.nlm.nih.gov/pubmed/28167512&lt;/url&gt;&lt;/related-urls&gt;&lt;/urls&gt;&lt;custom2&gt;PMC5330405&lt;/custom2&gt;&lt;electronic-resource-num&gt;10.1542/peds.2016-3224&lt;/electronic-resource-num&gt;&lt;language&gt;eng&lt;/language&gt;&lt;/record&gt;&lt;/Cite&gt;&lt;/EndNote&gt;</w:instrText>
      </w:r>
      <w:r w:rsidR="002A70BC" w:rsidRPr="00AD066D">
        <w:rPr>
          <w:sz w:val="24"/>
          <w:szCs w:val="24"/>
        </w:rPr>
        <w:fldChar w:fldCharType="separate"/>
      </w:r>
      <w:r w:rsidR="00FF4850" w:rsidRPr="00AD066D">
        <w:rPr>
          <w:noProof/>
          <w:sz w:val="24"/>
          <w:szCs w:val="24"/>
          <w:vertAlign w:val="superscript"/>
        </w:rPr>
        <w:t>27</w:t>
      </w:r>
      <w:r w:rsidR="002A70BC" w:rsidRPr="00AD066D">
        <w:rPr>
          <w:sz w:val="24"/>
          <w:szCs w:val="24"/>
        </w:rPr>
        <w:fldChar w:fldCharType="end"/>
      </w:r>
      <w:r w:rsidR="000B136C" w:rsidRPr="00AD066D">
        <w:rPr>
          <w:sz w:val="24"/>
          <w:szCs w:val="24"/>
        </w:rPr>
        <w:t xml:space="preserve"> – </w:t>
      </w:r>
      <w:r w:rsidR="003107D8" w:rsidRPr="00AD066D">
        <w:rPr>
          <w:sz w:val="24"/>
          <w:szCs w:val="24"/>
        </w:rPr>
        <w:t xml:space="preserve">directly dropping </w:t>
      </w:r>
      <w:proofErr w:type="spellStart"/>
      <w:r w:rsidR="00FF4850" w:rsidRPr="00AD066D">
        <w:rPr>
          <w:sz w:val="24"/>
          <w:szCs w:val="24"/>
        </w:rPr>
        <w:t>eliquid</w:t>
      </w:r>
      <w:proofErr w:type="spellEnd"/>
      <w:r w:rsidR="003107D8" w:rsidRPr="00AD066D">
        <w:rPr>
          <w:sz w:val="24"/>
          <w:szCs w:val="24"/>
        </w:rPr>
        <w:t xml:space="preserve"> solution onto coils of the e-cigarette to produce thick smoke and </w:t>
      </w:r>
      <w:r w:rsidR="000B136C" w:rsidRPr="00AD066D">
        <w:rPr>
          <w:sz w:val="24"/>
          <w:szCs w:val="24"/>
        </w:rPr>
        <w:t xml:space="preserve">a high level of nicotine – </w:t>
      </w:r>
      <w:r w:rsidR="00385139" w:rsidRPr="00AD066D">
        <w:rPr>
          <w:sz w:val="24"/>
          <w:szCs w:val="24"/>
        </w:rPr>
        <w:t>though</w:t>
      </w:r>
      <w:r w:rsidR="000B136C" w:rsidRPr="00AD066D">
        <w:rPr>
          <w:sz w:val="24"/>
          <w:szCs w:val="24"/>
        </w:rPr>
        <w:t xml:space="preserve"> </w:t>
      </w:r>
      <w:r w:rsidR="00385139" w:rsidRPr="00AD066D">
        <w:rPr>
          <w:sz w:val="24"/>
          <w:szCs w:val="24"/>
        </w:rPr>
        <w:t xml:space="preserve">no data </w:t>
      </w:r>
      <w:r w:rsidR="007E7E85" w:rsidRPr="00AD066D">
        <w:rPr>
          <w:sz w:val="24"/>
          <w:szCs w:val="24"/>
        </w:rPr>
        <w:t>are available</w:t>
      </w:r>
      <w:r w:rsidR="00385139" w:rsidRPr="00AD066D">
        <w:rPr>
          <w:sz w:val="24"/>
          <w:szCs w:val="24"/>
        </w:rPr>
        <w:t xml:space="preserve"> on </w:t>
      </w:r>
      <w:r w:rsidR="007E7E85" w:rsidRPr="00AD066D">
        <w:rPr>
          <w:sz w:val="24"/>
          <w:szCs w:val="24"/>
        </w:rPr>
        <w:t xml:space="preserve">whether </w:t>
      </w:r>
      <w:r w:rsidR="000B136C" w:rsidRPr="00AD066D">
        <w:rPr>
          <w:sz w:val="24"/>
          <w:szCs w:val="24"/>
        </w:rPr>
        <w:t xml:space="preserve">the use of devices for dripping </w:t>
      </w:r>
      <w:r w:rsidR="00385139" w:rsidRPr="00AD066D">
        <w:rPr>
          <w:sz w:val="24"/>
          <w:szCs w:val="24"/>
        </w:rPr>
        <w:t xml:space="preserve">increase the likelihood or frequency of combustible </w:t>
      </w:r>
      <w:r w:rsidR="000B136C" w:rsidRPr="00AD066D">
        <w:rPr>
          <w:sz w:val="24"/>
          <w:szCs w:val="24"/>
        </w:rPr>
        <w:t xml:space="preserve">tobacco </w:t>
      </w:r>
      <w:r w:rsidR="00385139" w:rsidRPr="00AD066D">
        <w:rPr>
          <w:sz w:val="24"/>
          <w:szCs w:val="24"/>
        </w:rPr>
        <w:t xml:space="preserve">product </w:t>
      </w:r>
      <w:r w:rsidR="00B87D00" w:rsidRPr="00AD066D">
        <w:rPr>
          <w:sz w:val="24"/>
          <w:szCs w:val="24"/>
        </w:rPr>
        <w:t>use</w:t>
      </w:r>
      <w:r w:rsidR="00385139" w:rsidRPr="00AD066D">
        <w:rPr>
          <w:sz w:val="24"/>
          <w:szCs w:val="24"/>
        </w:rPr>
        <w:t>.</w:t>
      </w:r>
      <w:r w:rsidR="005F5908" w:rsidRPr="00AD066D">
        <w:rPr>
          <w:sz w:val="24"/>
          <w:szCs w:val="24"/>
        </w:rPr>
        <w:t xml:space="preserve"> </w:t>
      </w:r>
    </w:p>
    <w:p w14:paraId="386DFE0D" w14:textId="2C6EEF21" w:rsidR="003A7339" w:rsidRPr="00AD066D" w:rsidRDefault="000B136C" w:rsidP="0030149A">
      <w:pPr>
        <w:spacing w:line="480" w:lineRule="auto"/>
        <w:rPr>
          <w:sz w:val="24"/>
          <w:szCs w:val="24"/>
        </w:rPr>
      </w:pPr>
      <w:r w:rsidRPr="00AD066D">
        <w:rPr>
          <w:sz w:val="24"/>
          <w:szCs w:val="24"/>
        </w:rPr>
        <w:tab/>
        <w:t xml:space="preserve">In the </w:t>
      </w:r>
      <w:r w:rsidR="00B71D53" w:rsidRPr="00AD066D">
        <w:rPr>
          <w:sz w:val="24"/>
          <w:szCs w:val="24"/>
        </w:rPr>
        <w:t xml:space="preserve">current study, we examine whether </w:t>
      </w:r>
      <w:r w:rsidR="00F43E14" w:rsidRPr="00AD066D">
        <w:rPr>
          <w:sz w:val="24"/>
          <w:szCs w:val="24"/>
        </w:rPr>
        <w:t>use of e-cigarettes with varying product characteristics</w:t>
      </w:r>
      <w:r w:rsidR="007E7E85" w:rsidRPr="00AD066D">
        <w:rPr>
          <w:sz w:val="24"/>
          <w:szCs w:val="24"/>
        </w:rPr>
        <w:t xml:space="preserve"> </w:t>
      </w:r>
      <w:r w:rsidR="00B71D53" w:rsidRPr="00AD066D">
        <w:rPr>
          <w:sz w:val="24"/>
          <w:szCs w:val="24"/>
        </w:rPr>
        <w:t xml:space="preserve">– </w:t>
      </w:r>
      <w:r w:rsidR="000453C7" w:rsidRPr="00AD066D">
        <w:rPr>
          <w:sz w:val="24"/>
          <w:szCs w:val="24"/>
        </w:rPr>
        <w:t>device type</w:t>
      </w:r>
      <w:r w:rsidR="00B71D53" w:rsidRPr="00AD066D">
        <w:rPr>
          <w:sz w:val="24"/>
          <w:szCs w:val="24"/>
        </w:rPr>
        <w:t xml:space="preserve">, </w:t>
      </w:r>
      <w:r w:rsidR="000453C7" w:rsidRPr="00AD066D">
        <w:rPr>
          <w:sz w:val="24"/>
          <w:szCs w:val="24"/>
        </w:rPr>
        <w:t>use of nicotine</w:t>
      </w:r>
      <w:r w:rsidR="00B71D53" w:rsidRPr="00AD066D">
        <w:rPr>
          <w:sz w:val="24"/>
          <w:szCs w:val="24"/>
        </w:rPr>
        <w:t xml:space="preserve">, and use for dripping – </w:t>
      </w:r>
      <w:r w:rsidR="00F43E14" w:rsidRPr="00AD066D">
        <w:rPr>
          <w:sz w:val="24"/>
          <w:szCs w:val="24"/>
        </w:rPr>
        <w:t>is</w:t>
      </w:r>
      <w:r w:rsidR="00B71D53" w:rsidRPr="00AD066D">
        <w:rPr>
          <w:sz w:val="24"/>
          <w:szCs w:val="24"/>
        </w:rPr>
        <w:t xml:space="preserve"> associated with </w:t>
      </w:r>
      <w:r w:rsidR="001B248B" w:rsidRPr="00AD066D">
        <w:rPr>
          <w:sz w:val="24"/>
          <w:szCs w:val="24"/>
        </w:rPr>
        <w:t xml:space="preserve">the number of cigarettes smoked in the </w:t>
      </w:r>
      <w:r w:rsidR="001B248B" w:rsidRPr="00AD066D">
        <w:rPr>
          <w:sz w:val="24"/>
          <w:szCs w:val="24"/>
        </w:rPr>
        <w:lastRenderedPageBreak/>
        <w:t>past 30 days</w:t>
      </w:r>
      <w:r w:rsidR="00B71D53" w:rsidRPr="00AD066D">
        <w:rPr>
          <w:sz w:val="24"/>
          <w:szCs w:val="24"/>
        </w:rPr>
        <w:t xml:space="preserve"> approximately one year later among young adults in the Southern California Children’s Health Study (CHS). </w:t>
      </w:r>
    </w:p>
    <w:p w14:paraId="1C9BADD9" w14:textId="77777777" w:rsidR="00B71D53" w:rsidRPr="00AD066D" w:rsidRDefault="00B71D53" w:rsidP="0030149A">
      <w:pPr>
        <w:spacing w:line="480" w:lineRule="auto"/>
        <w:rPr>
          <w:sz w:val="24"/>
          <w:szCs w:val="24"/>
        </w:rPr>
      </w:pPr>
    </w:p>
    <w:p w14:paraId="6EB81675" w14:textId="77777777" w:rsidR="00BF7510" w:rsidRPr="00AD066D" w:rsidRDefault="00BF7510" w:rsidP="0030149A">
      <w:pPr>
        <w:spacing w:line="480" w:lineRule="auto"/>
        <w:rPr>
          <w:b/>
          <w:sz w:val="24"/>
          <w:szCs w:val="24"/>
        </w:rPr>
      </w:pPr>
      <w:r w:rsidRPr="00AD066D">
        <w:rPr>
          <w:b/>
          <w:sz w:val="24"/>
          <w:szCs w:val="24"/>
        </w:rPr>
        <w:t>Methods</w:t>
      </w:r>
    </w:p>
    <w:p w14:paraId="27426943" w14:textId="77777777" w:rsidR="00BF7510" w:rsidRPr="00AD066D" w:rsidRDefault="00BF7510" w:rsidP="0030149A">
      <w:pPr>
        <w:spacing w:line="480" w:lineRule="auto"/>
        <w:rPr>
          <w:i/>
          <w:sz w:val="24"/>
          <w:szCs w:val="24"/>
        </w:rPr>
      </w:pPr>
      <w:r w:rsidRPr="00AD066D">
        <w:rPr>
          <w:i/>
          <w:sz w:val="24"/>
          <w:szCs w:val="24"/>
        </w:rPr>
        <w:t>Participants</w:t>
      </w:r>
    </w:p>
    <w:p w14:paraId="3CF31281" w14:textId="19F8BF5A" w:rsidR="00FB1AFB" w:rsidRPr="00AD066D" w:rsidRDefault="00FB1AFB" w:rsidP="0030149A">
      <w:pPr>
        <w:pStyle w:val="ListParagraph"/>
        <w:spacing w:line="480" w:lineRule="auto"/>
        <w:ind w:left="0" w:firstLine="720"/>
        <w:rPr>
          <w:rFonts w:ascii="Times New Roman" w:hAnsi="Times New Roman" w:cs="Times New Roman"/>
        </w:rPr>
      </w:pPr>
      <w:r w:rsidRPr="00AD066D">
        <w:rPr>
          <w:rFonts w:ascii="Times New Roman" w:hAnsi="Times New Roman" w:cs="Times New Roman"/>
        </w:rPr>
        <w:t xml:space="preserve">Data </w:t>
      </w:r>
      <w:r w:rsidR="002E055E" w:rsidRPr="00AD066D">
        <w:rPr>
          <w:rFonts w:ascii="Times New Roman" w:hAnsi="Times New Roman" w:cs="Times New Roman"/>
        </w:rPr>
        <w:t>for the current study were collected</w:t>
      </w:r>
      <w:r w:rsidRPr="00AD066D">
        <w:rPr>
          <w:rFonts w:ascii="Times New Roman" w:hAnsi="Times New Roman" w:cs="Times New Roman"/>
        </w:rPr>
        <w:t xml:space="preserve"> from students </w:t>
      </w:r>
      <w:r w:rsidR="002E055E" w:rsidRPr="00AD066D">
        <w:rPr>
          <w:rFonts w:ascii="Times New Roman" w:hAnsi="Times New Roman" w:cs="Times New Roman"/>
        </w:rPr>
        <w:t xml:space="preserve">participating in the CHS. </w:t>
      </w:r>
      <w:r w:rsidRPr="00AD066D">
        <w:rPr>
          <w:rFonts w:ascii="Times New Roman" w:hAnsi="Times New Roman" w:cs="Times New Roman"/>
        </w:rPr>
        <w:t xml:space="preserve">We first collected data on specific characteristics of e-cigarettes </w:t>
      </w:r>
      <w:r w:rsidR="00B87D00" w:rsidRPr="00AD066D">
        <w:rPr>
          <w:rFonts w:ascii="Times New Roman" w:hAnsi="Times New Roman" w:cs="Times New Roman"/>
        </w:rPr>
        <w:t>from</w:t>
      </w:r>
      <w:r w:rsidRPr="00AD066D">
        <w:rPr>
          <w:rFonts w:ascii="Times New Roman" w:hAnsi="Times New Roman" w:cs="Times New Roman"/>
        </w:rPr>
        <w:t xml:space="preserve"> past 30-day users</w:t>
      </w:r>
      <w:r w:rsidR="002E055E" w:rsidRPr="00AD066D">
        <w:rPr>
          <w:rFonts w:ascii="Times New Roman" w:hAnsi="Times New Roman" w:cs="Times New Roman"/>
        </w:rPr>
        <w:t xml:space="preserve"> from </w:t>
      </w:r>
      <w:r w:rsidRPr="00AD066D">
        <w:rPr>
          <w:rFonts w:ascii="Times New Roman" w:hAnsi="Times New Roman" w:cs="Times New Roman"/>
        </w:rPr>
        <w:t>April 201</w:t>
      </w:r>
      <w:r w:rsidR="00871726" w:rsidRPr="00AD066D">
        <w:rPr>
          <w:rFonts w:ascii="Times New Roman" w:hAnsi="Times New Roman" w:cs="Times New Roman"/>
        </w:rPr>
        <w:t>5</w:t>
      </w:r>
      <w:r w:rsidRPr="00AD066D">
        <w:rPr>
          <w:rFonts w:ascii="Times New Roman" w:hAnsi="Times New Roman" w:cs="Times New Roman"/>
        </w:rPr>
        <w:t>-</w:t>
      </w:r>
      <w:r w:rsidR="00871726" w:rsidRPr="00AD066D">
        <w:rPr>
          <w:rFonts w:ascii="Times New Roman" w:hAnsi="Times New Roman" w:cs="Times New Roman"/>
        </w:rPr>
        <w:t>October</w:t>
      </w:r>
      <w:r w:rsidRPr="00AD066D">
        <w:rPr>
          <w:rFonts w:ascii="Times New Roman" w:hAnsi="Times New Roman" w:cs="Times New Roman"/>
        </w:rPr>
        <w:t xml:space="preserve"> 2016</w:t>
      </w:r>
      <w:r w:rsidR="002E055E" w:rsidRPr="00AD066D">
        <w:rPr>
          <w:rFonts w:ascii="Times New Roman" w:hAnsi="Times New Roman" w:cs="Times New Roman"/>
        </w:rPr>
        <w:t xml:space="preserve"> (baseline for the current study</w:t>
      </w:r>
      <w:r w:rsidR="000333E3" w:rsidRPr="00AD066D">
        <w:rPr>
          <w:rFonts w:ascii="Times New Roman" w:hAnsi="Times New Roman" w:cs="Times New Roman"/>
        </w:rPr>
        <w:t xml:space="preserve">; </w:t>
      </w:r>
      <w:r w:rsidR="005B76C6" w:rsidRPr="00AD066D">
        <w:rPr>
          <w:rFonts w:ascii="Times New Roman" w:hAnsi="Times New Roman" w:cs="Times New Roman"/>
        </w:rPr>
        <w:t>mean age=</w:t>
      </w:r>
      <w:r w:rsidR="00CD1B9A" w:rsidRPr="00AD066D">
        <w:rPr>
          <w:rFonts w:ascii="Times New Roman" w:hAnsi="Times New Roman" w:cs="Times New Roman"/>
        </w:rPr>
        <w:t>18.9</w:t>
      </w:r>
      <w:r w:rsidR="00AE1544" w:rsidRPr="00AD066D">
        <w:rPr>
          <w:rFonts w:ascii="Times New Roman" w:hAnsi="Times New Roman" w:cs="Times New Roman"/>
        </w:rPr>
        <w:t xml:space="preserve"> years</w:t>
      </w:r>
      <w:r w:rsidR="005B76C6" w:rsidRPr="00AD066D">
        <w:rPr>
          <w:rFonts w:ascii="Times New Roman" w:hAnsi="Times New Roman" w:cs="Times New Roman"/>
        </w:rPr>
        <w:t>, SD=0.</w:t>
      </w:r>
      <w:r w:rsidR="00CD1B9A" w:rsidRPr="00AD066D">
        <w:rPr>
          <w:rFonts w:ascii="Times New Roman" w:hAnsi="Times New Roman" w:cs="Times New Roman"/>
        </w:rPr>
        <w:t>6</w:t>
      </w:r>
      <w:r w:rsidR="005B76C6" w:rsidRPr="00AD066D">
        <w:rPr>
          <w:rFonts w:ascii="Times New Roman" w:hAnsi="Times New Roman" w:cs="Times New Roman"/>
        </w:rPr>
        <w:t>)</w:t>
      </w:r>
      <w:r w:rsidRPr="00AD066D">
        <w:rPr>
          <w:rFonts w:ascii="Times New Roman" w:hAnsi="Times New Roman" w:cs="Times New Roman"/>
        </w:rPr>
        <w:t xml:space="preserve">; follow up data were collected approximately </w:t>
      </w:r>
      <w:r w:rsidR="002E055E" w:rsidRPr="00AD066D">
        <w:rPr>
          <w:rFonts w:ascii="Times New Roman" w:hAnsi="Times New Roman" w:cs="Times New Roman"/>
        </w:rPr>
        <w:t>one</w:t>
      </w:r>
      <w:r w:rsidRPr="00AD066D">
        <w:rPr>
          <w:rFonts w:ascii="Times New Roman" w:hAnsi="Times New Roman" w:cs="Times New Roman"/>
        </w:rPr>
        <w:t xml:space="preserve"> year later </w:t>
      </w:r>
      <w:r w:rsidR="002E055E" w:rsidRPr="00AD066D">
        <w:rPr>
          <w:rFonts w:ascii="Times New Roman" w:hAnsi="Times New Roman" w:cs="Times New Roman"/>
        </w:rPr>
        <w:t xml:space="preserve">from </w:t>
      </w:r>
      <w:r w:rsidR="00871726" w:rsidRPr="00AD066D">
        <w:rPr>
          <w:rFonts w:ascii="Times New Roman" w:hAnsi="Times New Roman" w:cs="Times New Roman"/>
        </w:rPr>
        <w:t>October</w:t>
      </w:r>
      <w:r w:rsidRPr="00AD066D">
        <w:rPr>
          <w:rFonts w:ascii="Times New Roman" w:hAnsi="Times New Roman" w:cs="Times New Roman"/>
        </w:rPr>
        <w:t xml:space="preserve"> 201</w:t>
      </w:r>
      <w:r w:rsidR="00871726" w:rsidRPr="00AD066D">
        <w:rPr>
          <w:rFonts w:ascii="Times New Roman" w:hAnsi="Times New Roman" w:cs="Times New Roman"/>
        </w:rPr>
        <w:t>6</w:t>
      </w:r>
      <w:r w:rsidRPr="00AD066D">
        <w:rPr>
          <w:rFonts w:ascii="Times New Roman" w:hAnsi="Times New Roman" w:cs="Times New Roman"/>
        </w:rPr>
        <w:t>-November 2017</w:t>
      </w:r>
      <w:r w:rsidR="002E055E" w:rsidRPr="00AD066D">
        <w:rPr>
          <w:rFonts w:ascii="Times New Roman" w:hAnsi="Times New Roman" w:cs="Times New Roman"/>
        </w:rPr>
        <w:t xml:space="preserve"> (follow-up</w:t>
      </w:r>
      <w:r w:rsidR="000333E3" w:rsidRPr="00AD066D">
        <w:rPr>
          <w:rFonts w:ascii="Times New Roman" w:hAnsi="Times New Roman" w:cs="Times New Roman"/>
        </w:rPr>
        <w:t>; mean age</w:t>
      </w:r>
      <w:r w:rsidR="00AE1544" w:rsidRPr="00AD066D">
        <w:rPr>
          <w:rFonts w:ascii="Times New Roman" w:hAnsi="Times New Roman" w:cs="Times New Roman"/>
        </w:rPr>
        <w:t>=</w:t>
      </w:r>
      <w:r w:rsidR="00CD1B9A" w:rsidRPr="00AD066D">
        <w:rPr>
          <w:rFonts w:ascii="Times New Roman" w:hAnsi="Times New Roman" w:cs="Times New Roman"/>
        </w:rPr>
        <w:t>20.2</w:t>
      </w:r>
      <w:r w:rsidR="00AE1544" w:rsidRPr="00AD066D">
        <w:rPr>
          <w:rFonts w:ascii="Times New Roman" w:hAnsi="Times New Roman" w:cs="Times New Roman"/>
        </w:rPr>
        <w:t xml:space="preserve"> years</w:t>
      </w:r>
      <w:r w:rsidR="000333E3" w:rsidRPr="00AD066D">
        <w:rPr>
          <w:rFonts w:ascii="Times New Roman" w:hAnsi="Times New Roman" w:cs="Times New Roman"/>
        </w:rPr>
        <w:t xml:space="preserve">, SD </w:t>
      </w:r>
      <w:r w:rsidR="002E055E" w:rsidRPr="00AD066D">
        <w:rPr>
          <w:rFonts w:ascii="Times New Roman" w:hAnsi="Times New Roman" w:cs="Times New Roman"/>
        </w:rPr>
        <w:t>0.</w:t>
      </w:r>
      <w:r w:rsidR="00CD1B9A" w:rsidRPr="00AD066D">
        <w:rPr>
          <w:rFonts w:ascii="Times New Roman" w:hAnsi="Times New Roman" w:cs="Times New Roman"/>
        </w:rPr>
        <w:t>6</w:t>
      </w:r>
      <w:r w:rsidRPr="00AD066D">
        <w:rPr>
          <w:rFonts w:ascii="Times New Roman" w:hAnsi="Times New Roman" w:cs="Times New Roman"/>
        </w:rPr>
        <w:t xml:space="preserve">). Analyses were restricted to participants who reported whether they had ever used e-cigarettes or used e-cigarettes in the past 30 days at </w:t>
      </w:r>
      <w:r w:rsidR="00B91B62" w:rsidRPr="00AD066D">
        <w:rPr>
          <w:rFonts w:ascii="Times New Roman" w:hAnsi="Times New Roman" w:cs="Times New Roman"/>
        </w:rPr>
        <w:t>baseline</w:t>
      </w:r>
      <w:r w:rsidRPr="00AD066D">
        <w:rPr>
          <w:rFonts w:ascii="Times New Roman" w:hAnsi="Times New Roman" w:cs="Times New Roman"/>
        </w:rPr>
        <w:t xml:space="preserve">, and who completed a </w:t>
      </w:r>
      <w:r w:rsidR="00B91B62" w:rsidRPr="00AD066D">
        <w:rPr>
          <w:rFonts w:ascii="Times New Roman" w:hAnsi="Times New Roman" w:cs="Times New Roman"/>
        </w:rPr>
        <w:t>follow-up</w:t>
      </w:r>
      <w:r w:rsidRPr="00AD066D">
        <w:rPr>
          <w:rFonts w:ascii="Times New Roman" w:hAnsi="Times New Roman" w:cs="Times New Roman"/>
        </w:rPr>
        <w:t xml:space="preserve"> questionnaire at </w:t>
      </w:r>
      <w:r w:rsidR="00B91B62" w:rsidRPr="00AD066D">
        <w:rPr>
          <w:rFonts w:ascii="Times New Roman" w:hAnsi="Times New Roman" w:cs="Times New Roman"/>
        </w:rPr>
        <w:t>follow-up</w:t>
      </w:r>
      <w:r w:rsidRPr="00AD066D">
        <w:rPr>
          <w:rFonts w:ascii="Times New Roman" w:hAnsi="Times New Roman" w:cs="Times New Roman"/>
        </w:rPr>
        <w:t xml:space="preserve"> (N=13</w:t>
      </w:r>
      <w:r w:rsidR="00567C46" w:rsidRPr="00AD066D">
        <w:rPr>
          <w:rFonts w:ascii="Times New Roman" w:hAnsi="Times New Roman" w:cs="Times New Roman"/>
        </w:rPr>
        <w:t xml:space="preserve">12; </w:t>
      </w:r>
      <w:r w:rsidR="000453C7" w:rsidRPr="00AD066D">
        <w:rPr>
          <w:rFonts w:ascii="Times New Roman" w:hAnsi="Times New Roman" w:cs="Times New Roman"/>
        </w:rPr>
        <w:t xml:space="preserve">see Figure </w:t>
      </w:r>
      <w:r w:rsidR="00B87D00" w:rsidRPr="00AD066D">
        <w:rPr>
          <w:rFonts w:ascii="Times New Roman" w:hAnsi="Times New Roman" w:cs="Times New Roman"/>
        </w:rPr>
        <w:t>1</w:t>
      </w:r>
      <w:r w:rsidRPr="00AD066D">
        <w:rPr>
          <w:rFonts w:ascii="Times New Roman" w:hAnsi="Times New Roman" w:cs="Times New Roman"/>
        </w:rPr>
        <w:t xml:space="preserve">). </w:t>
      </w:r>
    </w:p>
    <w:p w14:paraId="08CB8A55" w14:textId="1A5065E2" w:rsidR="000333E3" w:rsidRPr="00AD066D" w:rsidRDefault="000333E3" w:rsidP="000333E3">
      <w:pPr>
        <w:spacing w:line="480" w:lineRule="auto"/>
        <w:rPr>
          <w:sz w:val="24"/>
          <w:szCs w:val="24"/>
        </w:rPr>
      </w:pPr>
    </w:p>
    <w:p w14:paraId="19615264" w14:textId="57B61B63" w:rsidR="000333E3" w:rsidRPr="00AD066D" w:rsidRDefault="000333E3" w:rsidP="000333E3">
      <w:pPr>
        <w:spacing w:line="480" w:lineRule="auto"/>
        <w:rPr>
          <w:i/>
          <w:sz w:val="24"/>
          <w:szCs w:val="24"/>
        </w:rPr>
      </w:pPr>
      <w:r w:rsidRPr="00AD066D">
        <w:rPr>
          <w:i/>
          <w:sz w:val="24"/>
          <w:szCs w:val="24"/>
        </w:rPr>
        <w:t>Ethics Statement</w:t>
      </w:r>
    </w:p>
    <w:p w14:paraId="067C22B4" w14:textId="67E92F03" w:rsidR="00BF7510" w:rsidRPr="00AD066D" w:rsidRDefault="00567C46" w:rsidP="0030149A">
      <w:pPr>
        <w:spacing w:line="480" w:lineRule="auto"/>
        <w:ind w:firstLine="720"/>
        <w:rPr>
          <w:sz w:val="24"/>
          <w:szCs w:val="24"/>
        </w:rPr>
      </w:pPr>
      <w:r w:rsidRPr="00AD066D">
        <w:rPr>
          <w:sz w:val="24"/>
          <w:szCs w:val="24"/>
        </w:rPr>
        <w:t>This study was approved by the University of Southern California Institutional Review Board.</w:t>
      </w:r>
      <w:r w:rsidR="00B35AB1" w:rsidRPr="00AD066D">
        <w:rPr>
          <w:sz w:val="24"/>
          <w:szCs w:val="24"/>
        </w:rPr>
        <w:t xml:space="preserve"> All participants were 18 years of age or older at baseline and provided informed consent prior to data collection. </w:t>
      </w:r>
    </w:p>
    <w:p w14:paraId="57437212" w14:textId="77777777" w:rsidR="00567C46" w:rsidRPr="00AD066D" w:rsidRDefault="00567C46" w:rsidP="0030149A">
      <w:pPr>
        <w:spacing w:line="480" w:lineRule="auto"/>
        <w:ind w:firstLine="720"/>
        <w:rPr>
          <w:sz w:val="24"/>
          <w:szCs w:val="24"/>
        </w:rPr>
      </w:pPr>
    </w:p>
    <w:p w14:paraId="48FA9F59" w14:textId="77777777" w:rsidR="00FB1AFB" w:rsidRPr="00AD066D" w:rsidRDefault="00FB1AFB" w:rsidP="0030149A">
      <w:pPr>
        <w:spacing w:line="480" w:lineRule="auto"/>
        <w:rPr>
          <w:i/>
          <w:sz w:val="24"/>
          <w:szCs w:val="24"/>
        </w:rPr>
      </w:pPr>
      <w:r w:rsidRPr="00AD066D">
        <w:rPr>
          <w:i/>
          <w:sz w:val="24"/>
          <w:szCs w:val="24"/>
        </w:rPr>
        <w:t xml:space="preserve">Measures </w:t>
      </w:r>
    </w:p>
    <w:p w14:paraId="51BFE396" w14:textId="3C53800B" w:rsidR="00FB1AFB" w:rsidRPr="00AD066D" w:rsidRDefault="00FB1AFB" w:rsidP="0030149A">
      <w:pPr>
        <w:spacing w:line="480" w:lineRule="auto"/>
        <w:ind w:firstLine="720"/>
        <w:rPr>
          <w:sz w:val="24"/>
          <w:szCs w:val="24"/>
        </w:rPr>
      </w:pPr>
      <w:r w:rsidRPr="00AD066D">
        <w:rPr>
          <w:sz w:val="24"/>
          <w:szCs w:val="24"/>
          <w:u w:val="single"/>
        </w:rPr>
        <w:t>E-cigarette Use.</w:t>
      </w:r>
      <w:r w:rsidRPr="00AD066D">
        <w:rPr>
          <w:sz w:val="24"/>
          <w:szCs w:val="24"/>
        </w:rPr>
        <w:t xml:space="preserve"> Participants reported the age at which they had first used e-cigarettes and the number of days that they had used e-cigarettes in the past 30 days. Participants who reported that they had never used e-cigarettes were classified as “never users”; those </w:t>
      </w:r>
      <w:r w:rsidR="00EA2B77" w:rsidRPr="00AD066D">
        <w:rPr>
          <w:sz w:val="24"/>
          <w:szCs w:val="24"/>
        </w:rPr>
        <w:t xml:space="preserve">who </w:t>
      </w:r>
      <w:r w:rsidRPr="00AD066D">
        <w:rPr>
          <w:sz w:val="24"/>
          <w:szCs w:val="24"/>
        </w:rPr>
        <w:t xml:space="preserve">reported an age of first use of e-cigarettes but no use in the past 30 days were considered “prior users”; those who reported use on at least 1 of the past 30 days were considered “past 30-day users.” </w:t>
      </w:r>
      <w:r w:rsidR="00FD45E9" w:rsidRPr="00AD066D">
        <w:rPr>
          <w:sz w:val="24"/>
          <w:szCs w:val="24"/>
        </w:rPr>
        <w:t xml:space="preserve">Participants missing data on e-cigarette use at baseline were excluded from analyses (N=105). </w:t>
      </w:r>
    </w:p>
    <w:p w14:paraId="498ACB8E" w14:textId="77F134A0" w:rsidR="00FB1AFB" w:rsidRPr="00AD066D" w:rsidRDefault="00FB1AFB" w:rsidP="0030149A">
      <w:pPr>
        <w:spacing w:line="480" w:lineRule="auto"/>
        <w:ind w:firstLine="720"/>
        <w:rPr>
          <w:sz w:val="24"/>
          <w:szCs w:val="24"/>
        </w:rPr>
      </w:pPr>
      <w:r w:rsidRPr="00AD066D">
        <w:rPr>
          <w:sz w:val="24"/>
          <w:szCs w:val="24"/>
          <w:u w:val="single"/>
        </w:rPr>
        <w:t>E-cigarette Characteristics.</w:t>
      </w:r>
      <w:r w:rsidRPr="00AD066D">
        <w:rPr>
          <w:sz w:val="24"/>
          <w:szCs w:val="24"/>
        </w:rPr>
        <w:t xml:space="preserve"> Among past 30-day e-cigarette users, </w:t>
      </w:r>
      <w:r w:rsidR="000333E3" w:rsidRPr="00AD066D">
        <w:rPr>
          <w:sz w:val="24"/>
          <w:szCs w:val="24"/>
        </w:rPr>
        <w:t>four e-cigarette characteristics were assessed: (1) device type, (2) nicotine level, and (</w:t>
      </w:r>
      <w:r w:rsidR="00D86945" w:rsidRPr="00AD066D">
        <w:rPr>
          <w:sz w:val="24"/>
          <w:szCs w:val="24"/>
        </w:rPr>
        <w:t>3</w:t>
      </w:r>
      <w:r w:rsidR="000333E3" w:rsidRPr="00AD066D">
        <w:rPr>
          <w:sz w:val="24"/>
          <w:szCs w:val="24"/>
        </w:rPr>
        <w:t xml:space="preserve">) dripping. Participants </w:t>
      </w:r>
      <w:r w:rsidRPr="00AD066D">
        <w:rPr>
          <w:sz w:val="24"/>
          <w:szCs w:val="24"/>
        </w:rPr>
        <w:t xml:space="preserve">were asked to select </w:t>
      </w:r>
      <w:r w:rsidR="00B0279F" w:rsidRPr="00AD066D">
        <w:rPr>
          <w:sz w:val="24"/>
          <w:szCs w:val="24"/>
        </w:rPr>
        <w:t>the</w:t>
      </w:r>
      <w:r w:rsidR="00B23FE2" w:rsidRPr="00AD066D">
        <w:rPr>
          <w:sz w:val="24"/>
          <w:szCs w:val="24"/>
        </w:rPr>
        <w:t xml:space="preserve"> type of</w:t>
      </w:r>
      <w:r w:rsidR="00B0279F" w:rsidRPr="00AD066D">
        <w:rPr>
          <w:sz w:val="24"/>
          <w:szCs w:val="24"/>
        </w:rPr>
        <w:t xml:space="preserve"> </w:t>
      </w:r>
      <w:r w:rsidRPr="00AD066D">
        <w:rPr>
          <w:sz w:val="24"/>
          <w:szCs w:val="24"/>
        </w:rPr>
        <w:t>e-cigarette device they had used most often in the past 30 days</w:t>
      </w:r>
      <w:r w:rsidR="00B0279F" w:rsidRPr="00AD066D">
        <w:rPr>
          <w:sz w:val="24"/>
          <w:szCs w:val="24"/>
        </w:rPr>
        <w:t xml:space="preserve"> (disposable</w:t>
      </w:r>
      <w:r w:rsidR="00B23FE2" w:rsidRPr="00AD066D">
        <w:rPr>
          <w:sz w:val="24"/>
          <w:szCs w:val="24"/>
        </w:rPr>
        <w:t>/cig-a-like</w:t>
      </w:r>
      <w:r w:rsidR="00B0279F" w:rsidRPr="00AD066D">
        <w:rPr>
          <w:sz w:val="24"/>
          <w:szCs w:val="24"/>
        </w:rPr>
        <w:t xml:space="preserve">, vape pen/pen-like device, </w:t>
      </w:r>
      <w:r w:rsidR="00B0279F" w:rsidRPr="00AD066D">
        <w:rPr>
          <w:sz w:val="24"/>
          <w:szCs w:val="24"/>
        </w:rPr>
        <w:lastRenderedPageBreak/>
        <w:t>mod/mech-mod/box mod)</w:t>
      </w:r>
      <w:r w:rsidRPr="00AD066D">
        <w:rPr>
          <w:sz w:val="24"/>
          <w:szCs w:val="24"/>
        </w:rPr>
        <w:t xml:space="preserve">. For analyses, type of </w:t>
      </w:r>
      <w:r w:rsidR="000333E3" w:rsidRPr="00AD066D">
        <w:rPr>
          <w:sz w:val="24"/>
          <w:szCs w:val="24"/>
        </w:rPr>
        <w:t xml:space="preserve">device </w:t>
      </w:r>
      <w:r w:rsidRPr="00AD066D">
        <w:rPr>
          <w:sz w:val="24"/>
          <w:szCs w:val="24"/>
        </w:rPr>
        <w:t>was dichotomized (vape pen vs. mod) as there were few participants reporting primary use of a disposable device</w:t>
      </w:r>
      <w:r w:rsidR="00481F34" w:rsidRPr="00AD066D">
        <w:rPr>
          <w:sz w:val="24"/>
          <w:szCs w:val="24"/>
        </w:rPr>
        <w:t xml:space="preserve"> (N=</w:t>
      </w:r>
      <w:r w:rsidR="005B76C6" w:rsidRPr="00AD066D">
        <w:rPr>
          <w:sz w:val="24"/>
          <w:szCs w:val="24"/>
        </w:rPr>
        <w:t>2</w:t>
      </w:r>
      <w:r w:rsidR="00481F34" w:rsidRPr="00AD066D">
        <w:rPr>
          <w:sz w:val="24"/>
          <w:szCs w:val="24"/>
        </w:rPr>
        <w:t>)</w:t>
      </w:r>
      <w:r w:rsidRPr="00AD066D">
        <w:rPr>
          <w:sz w:val="24"/>
          <w:szCs w:val="24"/>
        </w:rPr>
        <w:t xml:space="preserve">. All past 30-day </w:t>
      </w:r>
      <w:r w:rsidR="000333E3" w:rsidRPr="00AD066D">
        <w:rPr>
          <w:sz w:val="24"/>
          <w:szCs w:val="24"/>
        </w:rPr>
        <w:t>e-cigarette users</w:t>
      </w:r>
      <w:r w:rsidRPr="00AD066D">
        <w:rPr>
          <w:sz w:val="24"/>
          <w:szCs w:val="24"/>
        </w:rPr>
        <w:t xml:space="preserve"> were asked to report the level of nicotine used; nicotine level was dichotomized for analysis (any use of nicotine, yes vs. no). Participants also reported whether they had</w:t>
      </w:r>
      <w:r w:rsidR="00B0279F" w:rsidRPr="00AD066D">
        <w:rPr>
          <w:sz w:val="24"/>
          <w:szCs w:val="24"/>
        </w:rPr>
        <w:t xml:space="preserve"> ever</w:t>
      </w:r>
      <w:r w:rsidRPr="00AD066D">
        <w:rPr>
          <w:sz w:val="24"/>
          <w:szCs w:val="24"/>
        </w:rPr>
        <w:t xml:space="preserve"> “dripped” with an e-cigarette device (yes vs. no). </w:t>
      </w:r>
      <w:r w:rsidR="00481F34" w:rsidRPr="00AD066D">
        <w:rPr>
          <w:sz w:val="24"/>
          <w:szCs w:val="24"/>
        </w:rPr>
        <w:t xml:space="preserve">Participants missing data </w:t>
      </w:r>
      <w:r w:rsidR="003E72C0" w:rsidRPr="00AD066D">
        <w:rPr>
          <w:sz w:val="24"/>
          <w:szCs w:val="24"/>
        </w:rPr>
        <w:t xml:space="preserve">for product characteristic variables </w:t>
      </w:r>
      <w:r w:rsidR="00481F34" w:rsidRPr="00AD066D">
        <w:rPr>
          <w:sz w:val="24"/>
          <w:szCs w:val="24"/>
        </w:rPr>
        <w:t>were excluded from analyses</w:t>
      </w:r>
      <w:r w:rsidR="009725A9" w:rsidRPr="00AD066D">
        <w:rPr>
          <w:sz w:val="24"/>
          <w:szCs w:val="24"/>
        </w:rPr>
        <w:t xml:space="preserve"> for the corresponding exposure</w:t>
      </w:r>
      <w:r w:rsidR="00FD45E9" w:rsidRPr="00AD066D">
        <w:rPr>
          <w:sz w:val="24"/>
          <w:szCs w:val="24"/>
        </w:rPr>
        <w:t xml:space="preserve"> (N=31 participants missing data for all e-cigarette characteristics)</w:t>
      </w:r>
      <w:r w:rsidR="00481F34" w:rsidRPr="00AD066D">
        <w:rPr>
          <w:sz w:val="24"/>
          <w:szCs w:val="24"/>
        </w:rPr>
        <w:t>.</w:t>
      </w:r>
    </w:p>
    <w:p w14:paraId="6CAFED29" w14:textId="7A183AF7" w:rsidR="00FB1AFB" w:rsidRPr="00AD066D" w:rsidRDefault="00FB1AFB" w:rsidP="0030149A">
      <w:pPr>
        <w:spacing w:line="480" w:lineRule="auto"/>
        <w:ind w:firstLine="720"/>
        <w:rPr>
          <w:sz w:val="24"/>
          <w:szCs w:val="24"/>
        </w:rPr>
      </w:pPr>
      <w:r w:rsidRPr="00AD066D">
        <w:rPr>
          <w:sz w:val="24"/>
          <w:szCs w:val="24"/>
          <w:u w:val="single"/>
        </w:rPr>
        <w:t>Cigarette Use.</w:t>
      </w:r>
      <w:r w:rsidRPr="00AD066D">
        <w:rPr>
          <w:sz w:val="24"/>
          <w:szCs w:val="24"/>
        </w:rPr>
        <w:t xml:space="preserve"> Questionnaire items assessed </w:t>
      </w:r>
      <w:r w:rsidR="00FD45E9" w:rsidRPr="00AD066D">
        <w:rPr>
          <w:sz w:val="24"/>
          <w:szCs w:val="24"/>
        </w:rPr>
        <w:t xml:space="preserve">cigarette smoking </w:t>
      </w:r>
      <w:r w:rsidRPr="00AD066D">
        <w:rPr>
          <w:sz w:val="24"/>
          <w:szCs w:val="24"/>
        </w:rPr>
        <w:t xml:space="preserve">using similar questions to those for e-cigarette use; participants who reported </w:t>
      </w:r>
      <w:r w:rsidR="00B0279F" w:rsidRPr="00AD066D">
        <w:rPr>
          <w:sz w:val="24"/>
          <w:szCs w:val="24"/>
        </w:rPr>
        <w:t xml:space="preserve">that </w:t>
      </w:r>
      <w:r w:rsidR="00FD45E9" w:rsidRPr="00AD066D">
        <w:rPr>
          <w:sz w:val="24"/>
          <w:szCs w:val="24"/>
        </w:rPr>
        <w:t xml:space="preserve">they </w:t>
      </w:r>
      <w:r w:rsidRPr="00AD066D">
        <w:rPr>
          <w:sz w:val="24"/>
          <w:szCs w:val="24"/>
        </w:rPr>
        <w:t xml:space="preserve">had “never tried” a product were classified as “never users,” participants who reported </w:t>
      </w:r>
      <w:r w:rsidR="00B0279F" w:rsidRPr="00AD066D">
        <w:rPr>
          <w:sz w:val="24"/>
          <w:szCs w:val="24"/>
        </w:rPr>
        <w:t>the</w:t>
      </w:r>
      <w:r w:rsidRPr="00AD066D">
        <w:rPr>
          <w:sz w:val="24"/>
          <w:szCs w:val="24"/>
        </w:rPr>
        <w:t xml:space="preserve"> age </w:t>
      </w:r>
      <w:r w:rsidR="00B0279F" w:rsidRPr="00AD066D">
        <w:rPr>
          <w:sz w:val="24"/>
          <w:szCs w:val="24"/>
        </w:rPr>
        <w:t xml:space="preserve">they first smoked cigarettes </w:t>
      </w:r>
      <w:r w:rsidRPr="00AD066D">
        <w:rPr>
          <w:sz w:val="24"/>
          <w:szCs w:val="24"/>
        </w:rPr>
        <w:t xml:space="preserve">but did not report use of cigarettes in the past 30 days were classified as “prior users,” and participants who had smoked cigarettes on at least 1 of the past 30 days were classified as “past 30-day users”. In addition, participants who reported use of cigarettes in the past 30 days were also asked about the number of cigarettes they had smoked in the past 30 days at each wave. Participants with missing data on cigarette use </w:t>
      </w:r>
      <w:r w:rsidR="00FD45E9" w:rsidRPr="00AD066D">
        <w:rPr>
          <w:sz w:val="24"/>
          <w:szCs w:val="24"/>
        </w:rPr>
        <w:t xml:space="preserve">at either baseline (N=14) or follow-up (N=61) </w:t>
      </w:r>
      <w:r w:rsidRPr="00AD066D">
        <w:rPr>
          <w:sz w:val="24"/>
          <w:szCs w:val="24"/>
        </w:rPr>
        <w:t xml:space="preserve">were excluded from analyses. </w:t>
      </w:r>
    </w:p>
    <w:p w14:paraId="342A3149" w14:textId="7917687E" w:rsidR="00FB1AFB" w:rsidRPr="00AD066D" w:rsidRDefault="00FB1AFB" w:rsidP="0030149A">
      <w:pPr>
        <w:spacing w:line="480" w:lineRule="auto"/>
        <w:ind w:firstLine="720"/>
        <w:rPr>
          <w:sz w:val="24"/>
          <w:szCs w:val="24"/>
        </w:rPr>
      </w:pPr>
      <w:r w:rsidRPr="00AD066D">
        <w:rPr>
          <w:sz w:val="24"/>
          <w:szCs w:val="24"/>
          <w:u w:val="single"/>
        </w:rPr>
        <w:t>Sociodemographic Characteristics.</w:t>
      </w:r>
      <w:r w:rsidRPr="00AD066D">
        <w:rPr>
          <w:sz w:val="24"/>
          <w:szCs w:val="24"/>
        </w:rPr>
        <w:t xml:space="preserve"> Self-administ</w:t>
      </w:r>
      <w:r w:rsidR="000453C7" w:rsidRPr="00AD066D">
        <w:rPr>
          <w:sz w:val="24"/>
          <w:szCs w:val="24"/>
        </w:rPr>
        <w:t>ered</w:t>
      </w:r>
      <w:r w:rsidRPr="00AD066D">
        <w:rPr>
          <w:sz w:val="24"/>
          <w:szCs w:val="24"/>
        </w:rPr>
        <w:t xml:space="preserve"> questionnaires were used to assess gender, ethnicity (Hispanic white, non-Hispanic white, and other), and parental education (highest level of education of either parent: ≤12</w:t>
      </w:r>
      <w:r w:rsidRPr="00AD066D">
        <w:rPr>
          <w:sz w:val="24"/>
          <w:szCs w:val="24"/>
          <w:vertAlign w:val="superscript"/>
        </w:rPr>
        <w:t xml:space="preserve">th </w:t>
      </w:r>
      <w:r w:rsidRPr="00AD066D">
        <w:rPr>
          <w:sz w:val="24"/>
          <w:szCs w:val="24"/>
        </w:rPr>
        <w:t xml:space="preserve">grade, some college, college degree or higher). </w:t>
      </w:r>
      <w:r w:rsidR="001F6FCE" w:rsidRPr="00AD066D">
        <w:rPr>
          <w:sz w:val="24"/>
          <w:szCs w:val="24"/>
        </w:rPr>
        <w:t>Missing data on covariates were accounted for by a missing indicator approach to allow inclusion in analyses in order to maintain a complete sample.</w:t>
      </w:r>
      <w:r w:rsidR="00096E73" w:rsidRPr="00AD066D">
        <w:rPr>
          <w:sz w:val="24"/>
          <w:szCs w:val="24"/>
        </w:rPr>
        <w:fldChar w:fldCharType="begin"/>
      </w:r>
      <w:r w:rsidR="00FF4850" w:rsidRPr="00AD066D">
        <w:rPr>
          <w:sz w:val="24"/>
          <w:szCs w:val="24"/>
        </w:rPr>
        <w:instrText xml:space="preserve"> ADDIN EN.CITE &lt;EndNote&gt;&lt;Cite&gt;&lt;Author&gt;Gelman&lt;/Author&gt;&lt;Year&gt;2006&lt;/Year&gt;&lt;RecNum&gt;1228&lt;/RecNum&gt;&lt;DisplayText&gt;&lt;style face="superscript"&gt;28&lt;/style&gt;&lt;/DisplayText&gt;&lt;record&gt;&lt;rec-number&gt;1228&lt;/rec-number&gt;&lt;foreign-keys&gt;&lt;key app="EN" db-id="fpr29aztoewepye50rc55wvhrz0xvr900rrx" timestamp="1552945466"&gt;1228&lt;/key&gt;&lt;/foreign-keys&gt;&lt;ref-type name="Book"&gt;6&lt;/ref-type&gt;&lt;contributors&gt;&lt;authors&gt;&lt;author&gt;Gelman, A&lt;/author&gt;&lt;author&gt;Hill, J&lt;/author&gt;&lt;/authors&gt;&lt;/contributors&gt;&lt;titles&gt;&lt;title&gt;Data analysis using regression and multilevel/hierarchical models.&lt;/title&gt;&lt;/titles&gt;&lt;dates&gt;&lt;year&gt;2006&lt;/year&gt;&lt;/dates&gt;&lt;publisher&gt;Cambridge University Press&lt;/publisher&gt;&lt;urls&gt;&lt;/urls&gt;&lt;/record&gt;&lt;/Cite&gt;&lt;/EndNote&gt;</w:instrText>
      </w:r>
      <w:r w:rsidR="00096E73" w:rsidRPr="00AD066D">
        <w:rPr>
          <w:sz w:val="24"/>
          <w:szCs w:val="24"/>
        </w:rPr>
        <w:fldChar w:fldCharType="separate"/>
      </w:r>
      <w:r w:rsidR="00FF4850" w:rsidRPr="00AD066D">
        <w:rPr>
          <w:noProof/>
          <w:sz w:val="24"/>
          <w:szCs w:val="24"/>
          <w:vertAlign w:val="superscript"/>
        </w:rPr>
        <w:t>28</w:t>
      </w:r>
      <w:r w:rsidR="00096E73" w:rsidRPr="00AD066D">
        <w:rPr>
          <w:sz w:val="24"/>
          <w:szCs w:val="24"/>
        </w:rPr>
        <w:fldChar w:fldCharType="end"/>
      </w:r>
    </w:p>
    <w:p w14:paraId="51B18CDE" w14:textId="77777777" w:rsidR="00FB1AFB" w:rsidRPr="00AD066D" w:rsidRDefault="00FB1AFB" w:rsidP="0030149A">
      <w:pPr>
        <w:spacing w:line="480" w:lineRule="auto"/>
        <w:rPr>
          <w:sz w:val="24"/>
          <w:szCs w:val="24"/>
        </w:rPr>
      </w:pPr>
    </w:p>
    <w:p w14:paraId="23760834" w14:textId="77777777" w:rsidR="00FB1AFB" w:rsidRPr="00AD066D" w:rsidRDefault="00FB1AFB" w:rsidP="0030149A">
      <w:pPr>
        <w:spacing w:line="480" w:lineRule="auto"/>
        <w:rPr>
          <w:i/>
          <w:sz w:val="24"/>
          <w:szCs w:val="24"/>
        </w:rPr>
      </w:pPr>
      <w:r w:rsidRPr="00AD066D">
        <w:rPr>
          <w:i/>
          <w:sz w:val="24"/>
          <w:szCs w:val="24"/>
        </w:rPr>
        <w:t xml:space="preserve">Statistical Analysis </w:t>
      </w:r>
    </w:p>
    <w:p w14:paraId="0225676B" w14:textId="2E3DA98A" w:rsidR="00FB1AFB" w:rsidRPr="00AD066D" w:rsidRDefault="00FB1AFB">
      <w:pPr>
        <w:spacing w:line="480" w:lineRule="auto"/>
        <w:ind w:firstLine="720"/>
        <w:rPr>
          <w:sz w:val="24"/>
          <w:szCs w:val="24"/>
        </w:rPr>
      </w:pPr>
      <w:r w:rsidRPr="00AD066D">
        <w:rPr>
          <w:sz w:val="24"/>
          <w:szCs w:val="24"/>
          <w:u w:val="single"/>
        </w:rPr>
        <w:t xml:space="preserve">Descriptive </w:t>
      </w:r>
      <w:r w:rsidR="009D5AE5" w:rsidRPr="00AD066D">
        <w:rPr>
          <w:sz w:val="24"/>
          <w:szCs w:val="24"/>
          <w:u w:val="single"/>
        </w:rPr>
        <w:t>a</w:t>
      </w:r>
      <w:r w:rsidRPr="00AD066D">
        <w:rPr>
          <w:sz w:val="24"/>
          <w:szCs w:val="24"/>
          <w:u w:val="single"/>
        </w:rPr>
        <w:t>nalyses.</w:t>
      </w:r>
      <w:r w:rsidRPr="00AD066D">
        <w:rPr>
          <w:sz w:val="24"/>
          <w:szCs w:val="24"/>
        </w:rPr>
        <w:t xml:space="preserve"> </w:t>
      </w:r>
      <w:r w:rsidR="00B0279F" w:rsidRPr="00AD066D">
        <w:rPr>
          <w:sz w:val="24"/>
          <w:szCs w:val="24"/>
        </w:rPr>
        <w:t>T</w:t>
      </w:r>
      <w:r w:rsidRPr="00AD066D">
        <w:rPr>
          <w:sz w:val="24"/>
          <w:szCs w:val="24"/>
        </w:rPr>
        <w:t xml:space="preserve">he distribution </w:t>
      </w:r>
      <w:r w:rsidR="000302EF" w:rsidRPr="00AD066D">
        <w:rPr>
          <w:sz w:val="24"/>
          <w:szCs w:val="24"/>
        </w:rPr>
        <w:t xml:space="preserve">of </w:t>
      </w:r>
      <w:r w:rsidR="00B0279F" w:rsidRPr="00AD066D">
        <w:rPr>
          <w:sz w:val="24"/>
          <w:szCs w:val="24"/>
        </w:rPr>
        <w:t>number of cigarettes smoked w</w:t>
      </w:r>
      <w:r w:rsidR="000302EF" w:rsidRPr="00AD066D">
        <w:rPr>
          <w:sz w:val="24"/>
          <w:szCs w:val="24"/>
        </w:rPr>
        <w:t>as</w:t>
      </w:r>
      <w:r w:rsidR="00B0279F" w:rsidRPr="00AD066D">
        <w:rPr>
          <w:sz w:val="24"/>
          <w:szCs w:val="24"/>
        </w:rPr>
        <w:t xml:space="preserve"> highly right-skewed and zero-inflated. V</w:t>
      </w:r>
      <w:r w:rsidRPr="00AD066D">
        <w:rPr>
          <w:sz w:val="24"/>
          <w:szCs w:val="24"/>
        </w:rPr>
        <w:t>iolin plot</w:t>
      </w:r>
      <w:r w:rsidR="00B0279F" w:rsidRPr="00AD066D">
        <w:rPr>
          <w:sz w:val="24"/>
          <w:szCs w:val="24"/>
        </w:rPr>
        <w:t>s</w:t>
      </w:r>
      <w:r w:rsidRPr="00AD066D">
        <w:rPr>
          <w:sz w:val="24"/>
          <w:szCs w:val="24"/>
        </w:rPr>
        <w:t xml:space="preserve"> combined with </w:t>
      </w:r>
      <w:r w:rsidR="004836A1" w:rsidRPr="00AD066D">
        <w:rPr>
          <w:sz w:val="24"/>
          <w:szCs w:val="24"/>
        </w:rPr>
        <w:t>boxplot</w:t>
      </w:r>
      <w:r w:rsidR="00B0279F" w:rsidRPr="00AD066D">
        <w:rPr>
          <w:sz w:val="24"/>
          <w:szCs w:val="24"/>
        </w:rPr>
        <w:t>s</w:t>
      </w:r>
      <w:r w:rsidR="004836A1" w:rsidRPr="00AD066D">
        <w:rPr>
          <w:sz w:val="24"/>
          <w:szCs w:val="24"/>
        </w:rPr>
        <w:t xml:space="preserve"> </w:t>
      </w:r>
      <w:r w:rsidRPr="00AD066D">
        <w:rPr>
          <w:sz w:val="24"/>
          <w:szCs w:val="24"/>
        </w:rPr>
        <w:t>w</w:t>
      </w:r>
      <w:r w:rsidR="00B0279F" w:rsidRPr="00AD066D">
        <w:rPr>
          <w:sz w:val="24"/>
          <w:szCs w:val="24"/>
        </w:rPr>
        <w:t>ere</w:t>
      </w:r>
      <w:r w:rsidRPr="00AD066D">
        <w:rPr>
          <w:sz w:val="24"/>
          <w:szCs w:val="24"/>
        </w:rPr>
        <w:t xml:space="preserve"> used to illustrate the distributions of the number of cigarettes smoked </w:t>
      </w:r>
      <w:r w:rsidR="005F0502" w:rsidRPr="00AD066D">
        <w:rPr>
          <w:sz w:val="24"/>
          <w:szCs w:val="24"/>
        </w:rPr>
        <w:t xml:space="preserve">in the past 30 days </w:t>
      </w:r>
      <w:r w:rsidRPr="00AD066D">
        <w:rPr>
          <w:sz w:val="24"/>
          <w:szCs w:val="24"/>
        </w:rPr>
        <w:t xml:space="preserve">at </w:t>
      </w:r>
      <w:r w:rsidR="00B91B62" w:rsidRPr="00AD066D">
        <w:rPr>
          <w:sz w:val="24"/>
          <w:szCs w:val="24"/>
        </w:rPr>
        <w:t>follow-up</w:t>
      </w:r>
      <w:r w:rsidRPr="00AD066D">
        <w:rPr>
          <w:sz w:val="24"/>
          <w:szCs w:val="24"/>
        </w:rPr>
        <w:t xml:space="preserve"> by strata of each demographic variable (gender, race/ethnicity, parental education</w:t>
      </w:r>
      <w:r w:rsidR="000453C7" w:rsidRPr="00AD066D">
        <w:rPr>
          <w:sz w:val="24"/>
          <w:szCs w:val="24"/>
        </w:rPr>
        <w:t>) and e-cigarette use</w:t>
      </w:r>
      <w:r w:rsidRPr="00AD066D">
        <w:rPr>
          <w:sz w:val="24"/>
          <w:szCs w:val="24"/>
        </w:rPr>
        <w:t xml:space="preserve"> </w:t>
      </w:r>
      <w:r w:rsidR="005F0502" w:rsidRPr="00AD066D">
        <w:rPr>
          <w:sz w:val="24"/>
          <w:szCs w:val="24"/>
        </w:rPr>
        <w:t xml:space="preserve">among all participants </w:t>
      </w:r>
      <w:r w:rsidR="000453C7" w:rsidRPr="00AD066D">
        <w:rPr>
          <w:sz w:val="24"/>
          <w:szCs w:val="24"/>
        </w:rPr>
        <w:t>(</w:t>
      </w:r>
      <w:r w:rsidRPr="00AD066D">
        <w:rPr>
          <w:sz w:val="24"/>
          <w:szCs w:val="24"/>
        </w:rPr>
        <w:t>Figure 1</w:t>
      </w:r>
      <w:r w:rsidR="005F0502" w:rsidRPr="00AD066D">
        <w:rPr>
          <w:sz w:val="24"/>
          <w:szCs w:val="24"/>
        </w:rPr>
        <w:t>a</w:t>
      </w:r>
      <w:r w:rsidRPr="00AD066D">
        <w:rPr>
          <w:sz w:val="24"/>
          <w:szCs w:val="24"/>
        </w:rPr>
        <w:t>)</w:t>
      </w:r>
      <w:r w:rsidR="005F0502" w:rsidRPr="00AD066D">
        <w:rPr>
          <w:sz w:val="24"/>
          <w:szCs w:val="24"/>
        </w:rPr>
        <w:t xml:space="preserve">, and among past 30-day e-cigarette users (Figure 1b); similar plots were used to describe the number of cigarettes smoked in the </w:t>
      </w:r>
      <w:r w:rsidR="005F0502" w:rsidRPr="00AD066D">
        <w:rPr>
          <w:sz w:val="24"/>
          <w:szCs w:val="24"/>
        </w:rPr>
        <w:lastRenderedPageBreak/>
        <w:t xml:space="preserve">past 30 days at follow-up </w:t>
      </w:r>
      <w:r w:rsidR="000453C7" w:rsidRPr="00AD066D">
        <w:rPr>
          <w:sz w:val="24"/>
          <w:szCs w:val="24"/>
        </w:rPr>
        <w:t xml:space="preserve">among </w:t>
      </w:r>
      <w:r w:rsidR="005F0502" w:rsidRPr="00AD066D">
        <w:rPr>
          <w:sz w:val="24"/>
          <w:szCs w:val="24"/>
        </w:rPr>
        <w:t xml:space="preserve">baseline </w:t>
      </w:r>
      <w:r w:rsidR="000453C7" w:rsidRPr="00AD066D">
        <w:rPr>
          <w:sz w:val="24"/>
          <w:szCs w:val="24"/>
        </w:rPr>
        <w:t>past 30-day e-cigarette users by strata for each</w:t>
      </w:r>
      <w:r w:rsidRPr="00AD066D">
        <w:rPr>
          <w:sz w:val="24"/>
          <w:szCs w:val="24"/>
        </w:rPr>
        <w:t xml:space="preserve"> e-cigarette characteristic (device type, </w:t>
      </w:r>
      <w:r w:rsidR="00D86945" w:rsidRPr="00AD066D">
        <w:rPr>
          <w:sz w:val="24"/>
          <w:szCs w:val="24"/>
        </w:rPr>
        <w:t xml:space="preserve">use of nicotine, </w:t>
      </w:r>
      <w:r w:rsidRPr="00AD066D">
        <w:rPr>
          <w:sz w:val="24"/>
          <w:szCs w:val="24"/>
        </w:rPr>
        <w:t xml:space="preserve">use for dripping; Figure 2). </w:t>
      </w:r>
    </w:p>
    <w:p w14:paraId="166F861E" w14:textId="3CF9515C" w:rsidR="004836A1" w:rsidRPr="00AD066D" w:rsidRDefault="004836A1" w:rsidP="004836A1">
      <w:pPr>
        <w:spacing w:line="480" w:lineRule="auto"/>
        <w:ind w:firstLine="720"/>
        <w:rPr>
          <w:sz w:val="24"/>
          <w:szCs w:val="24"/>
        </w:rPr>
      </w:pPr>
      <w:r w:rsidRPr="00AD066D">
        <w:rPr>
          <w:sz w:val="24"/>
          <w:szCs w:val="24"/>
          <w:u w:val="single"/>
        </w:rPr>
        <w:t>Model selection.</w:t>
      </w:r>
      <w:r w:rsidRPr="00AD066D">
        <w:rPr>
          <w:sz w:val="24"/>
          <w:szCs w:val="24"/>
        </w:rPr>
        <w:t xml:space="preserve"> Given the highly right-skewed distributions of number of cigarettes used in the past 30 days</w:t>
      </w:r>
      <w:r w:rsidR="00457844" w:rsidRPr="00AD066D">
        <w:rPr>
          <w:sz w:val="24"/>
          <w:szCs w:val="24"/>
        </w:rPr>
        <w:t xml:space="preserve"> at follow-up</w:t>
      </w:r>
      <w:r w:rsidRPr="00AD066D">
        <w:rPr>
          <w:sz w:val="24"/>
          <w:szCs w:val="24"/>
        </w:rPr>
        <w:t>,</w:t>
      </w:r>
      <w:r w:rsidR="00567C46" w:rsidRPr="00AD066D">
        <w:rPr>
          <w:sz w:val="24"/>
          <w:szCs w:val="24"/>
        </w:rPr>
        <w:t xml:space="preserve"> multiple models were evaluated to determine </w:t>
      </w:r>
      <w:r w:rsidR="009D5AE5" w:rsidRPr="00AD066D">
        <w:rPr>
          <w:sz w:val="24"/>
          <w:szCs w:val="24"/>
        </w:rPr>
        <w:t>which best fit</w:t>
      </w:r>
      <w:r w:rsidR="00567C46" w:rsidRPr="00AD066D">
        <w:rPr>
          <w:sz w:val="24"/>
          <w:szCs w:val="24"/>
        </w:rPr>
        <w:t xml:space="preserve"> the data, including linear regression (with log-transformed outcome), </w:t>
      </w:r>
      <w:r w:rsidRPr="00AD066D">
        <w:rPr>
          <w:sz w:val="24"/>
          <w:szCs w:val="24"/>
        </w:rPr>
        <w:t>Poisson</w:t>
      </w:r>
      <w:r w:rsidR="009D5AE5" w:rsidRPr="00AD066D">
        <w:rPr>
          <w:sz w:val="24"/>
          <w:szCs w:val="24"/>
        </w:rPr>
        <w:t xml:space="preserve"> regression</w:t>
      </w:r>
      <w:r w:rsidR="00567C46" w:rsidRPr="00AD066D">
        <w:rPr>
          <w:sz w:val="24"/>
          <w:szCs w:val="24"/>
        </w:rPr>
        <w:t xml:space="preserve">, </w:t>
      </w:r>
      <w:r w:rsidRPr="00AD066D">
        <w:rPr>
          <w:sz w:val="24"/>
          <w:szCs w:val="24"/>
        </w:rPr>
        <w:t>negative binomial regression, zero-inflated Poisson</w:t>
      </w:r>
      <w:r w:rsidR="009D5AE5" w:rsidRPr="00AD066D">
        <w:rPr>
          <w:sz w:val="24"/>
          <w:szCs w:val="24"/>
        </w:rPr>
        <w:t xml:space="preserve"> regression, zero-inflated </w:t>
      </w:r>
      <w:r w:rsidRPr="00AD066D">
        <w:rPr>
          <w:sz w:val="24"/>
          <w:szCs w:val="24"/>
        </w:rPr>
        <w:t>negative binomial regression, generalized Poisson</w:t>
      </w:r>
      <w:r w:rsidR="009D5AE5" w:rsidRPr="00AD066D">
        <w:rPr>
          <w:sz w:val="24"/>
          <w:szCs w:val="24"/>
        </w:rPr>
        <w:t xml:space="preserve"> regression, generalized </w:t>
      </w:r>
      <w:r w:rsidRPr="00AD066D">
        <w:rPr>
          <w:sz w:val="24"/>
          <w:szCs w:val="24"/>
        </w:rPr>
        <w:t>negative binomial regression</w:t>
      </w:r>
      <w:r w:rsidR="009D5AE5" w:rsidRPr="00AD066D">
        <w:rPr>
          <w:sz w:val="24"/>
          <w:szCs w:val="24"/>
        </w:rPr>
        <w:t xml:space="preserve">, and hurdle models. Models reported herein are those that were determined to be the best fit, </w:t>
      </w:r>
      <w:r w:rsidRPr="00AD066D">
        <w:rPr>
          <w:sz w:val="24"/>
          <w:szCs w:val="24"/>
        </w:rPr>
        <w:t>based on the Akaike information criterion (AIC)</w:t>
      </w:r>
      <w:r w:rsidR="009D5AE5" w:rsidRPr="00AD066D">
        <w:rPr>
          <w:sz w:val="24"/>
          <w:szCs w:val="24"/>
        </w:rPr>
        <w:t>,</w:t>
      </w:r>
      <w:r w:rsidR="00096E73" w:rsidRPr="00AD066D">
        <w:rPr>
          <w:sz w:val="24"/>
          <w:szCs w:val="24"/>
        </w:rPr>
        <w:fldChar w:fldCharType="begin"/>
      </w:r>
      <w:r w:rsidR="00FF4850" w:rsidRPr="00AD066D">
        <w:rPr>
          <w:sz w:val="24"/>
          <w:szCs w:val="24"/>
        </w:rPr>
        <w:instrText xml:space="preserve"> ADDIN EN.CITE &lt;EndNote&gt;&lt;Cite&gt;&lt;Author&gt;Akaike&lt;/Author&gt;&lt;Year&gt;1974&lt;/Year&gt;&lt;RecNum&gt;1229&lt;/RecNum&gt;&lt;DisplayText&gt;&lt;style face="superscript"&gt;29&lt;/style&gt;&lt;/DisplayText&gt;&lt;record&gt;&lt;rec-number&gt;1229&lt;/rec-number&gt;&lt;foreign-keys&gt;&lt;key app="EN" db-id="fpr29aztoewepye50rc55wvhrz0xvr900rrx" timestamp="1552945797"&gt;1229&lt;/key&gt;&lt;/foreign-keys&gt;&lt;ref-type name="Book Section"&gt;5&lt;/ref-type&gt;&lt;contributors&gt;&lt;authors&gt;&lt;author&gt;Akaike, H&lt;/author&gt;&lt;/authors&gt;&lt;secondary-authors&gt;&lt;author&gt;Parzen, E&lt;/author&gt;&lt;author&gt;Tanabe, K&lt;/author&gt;&lt;author&gt;Kitagawa, G&lt;/author&gt;&lt;/secondary-authors&gt;&lt;/contributors&gt;&lt;titles&gt;&lt;title&gt;A New Look at the Statistical Model Identification&lt;/title&gt;&lt;secondary-title&gt;Selected Papers of Hirotugu Akaike&lt;/secondary-title&gt;&lt;/titles&gt;&lt;dates&gt;&lt;year&gt;1974&lt;/year&gt;&lt;/dates&gt;&lt;pub-location&gt;New York, NY&lt;/pub-location&gt;&lt;publisher&gt;Springer Series in Statistics (Perspectives in Statistics)&lt;/publisher&gt;&lt;urls&gt;&lt;/urls&gt;&lt;/record&gt;&lt;/Cite&gt;&lt;/EndNote&gt;</w:instrText>
      </w:r>
      <w:r w:rsidR="00096E73" w:rsidRPr="00AD066D">
        <w:rPr>
          <w:sz w:val="24"/>
          <w:szCs w:val="24"/>
        </w:rPr>
        <w:fldChar w:fldCharType="separate"/>
      </w:r>
      <w:r w:rsidR="00FF4850" w:rsidRPr="00AD066D">
        <w:rPr>
          <w:noProof/>
          <w:sz w:val="24"/>
          <w:szCs w:val="24"/>
          <w:vertAlign w:val="superscript"/>
        </w:rPr>
        <w:t>29</w:t>
      </w:r>
      <w:r w:rsidR="00096E73" w:rsidRPr="00AD066D">
        <w:rPr>
          <w:sz w:val="24"/>
          <w:szCs w:val="24"/>
        </w:rPr>
        <w:fldChar w:fldCharType="end"/>
      </w:r>
      <w:r w:rsidR="009D5AE5" w:rsidRPr="00AD066D">
        <w:rPr>
          <w:sz w:val="24"/>
          <w:szCs w:val="24"/>
        </w:rPr>
        <w:t xml:space="preserve"> which was assessed separately for each model</w:t>
      </w:r>
      <w:r w:rsidR="001B0CB1" w:rsidRPr="00AD066D">
        <w:rPr>
          <w:sz w:val="24"/>
          <w:szCs w:val="24"/>
        </w:rPr>
        <w:t xml:space="preserve">, in combination with evaluation of the significance of additional dispersion parameters </w:t>
      </w:r>
      <w:r w:rsidR="00232EBB" w:rsidRPr="00AD066D">
        <w:rPr>
          <w:sz w:val="24"/>
          <w:szCs w:val="24"/>
        </w:rPr>
        <w:t xml:space="preserve">in complex models to determine whether a complex model is a better fit to the data than a simple model. </w:t>
      </w:r>
    </w:p>
    <w:p w14:paraId="6FFD3402" w14:textId="74338A44" w:rsidR="00FB1AFB" w:rsidRPr="00AD066D" w:rsidRDefault="00FB1AFB" w:rsidP="0030149A">
      <w:pPr>
        <w:spacing w:line="480" w:lineRule="auto"/>
        <w:ind w:firstLine="720"/>
        <w:rPr>
          <w:sz w:val="24"/>
          <w:szCs w:val="24"/>
        </w:rPr>
      </w:pPr>
      <w:r w:rsidRPr="00AD066D">
        <w:rPr>
          <w:sz w:val="24"/>
          <w:szCs w:val="24"/>
          <w:u w:val="single"/>
        </w:rPr>
        <w:t xml:space="preserve">Association </w:t>
      </w:r>
      <w:r w:rsidR="005F0502" w:rsidRPr="00AD066D">
        <w:rPr>
          <w:sz w:val="24"/>
          <w:szCs w:val="24"/>
          <w:u w:val="single"/>
        </w:rPr>
        <w:t xml:space="preserve">of </w:t>
      </w:r>
      <w:r w:rsidR="00EE7D7E" w:rsidRPr="00AD066D">
        <w:rPr>
          <w:sz w:val="24"/>
          <w:szCs w:val="24"/>
          <w:u w:val="single"/>
        </w:rPr>
        <w:t xml:space="preserve">baseline </w:t>
      </w:r>
      <w:r w:rsidR="009D5AE5" w:rsidRPr="00AD066D">
        <w:rPr>
          <w:sz w:val="24"/>
          <w:szCs w:val="24"/>
          <w:u w:val="single"/>
        </w:rPr>
        <w:t xml:space="preserve">e-cigarette use with varying product characteristics </w:t>
      </w:r>
      <w:r w:rsidR="005F0502" w:rsidRPr="00AD066D">
        <w:rPr>
          <w:sz w:val="24"/>
          <w:szCs w:val="24"/>
          <w:u w:val="single"/>
        </w:rPr>
        <w:t>with</w:t>
      </w:r>
      <w:r w:rsidR="009D5AE5" w:rsidRPr="00AD066D">
        <w:rPr>
          <w:sz w:val="24"/>
          <w:szCs w:val="24"/>
          <w:u w:val="single"/>
        </w:rPr>
        <w:t xml:space="preserve"> number of cigarettes smoked</w:t>
      </w:r>
      <w:r w:rsidR="00355E5F" w:rsidRPr="00AD066D">
        <w:rPr>
          <w:sz w:val="24"/>
          <w:szCs w:val="24"/>
          <w:u w:val="single"/>
        </w:rPr>
        <w:t xml:space="preserve"> at follow-up</w:t>
      </w:r>
      <w:r w:rsidRPr="00AD066D">
        <w:rPr>
          <w:sz w:val="24"/>
          <w:szCs w:val="24"/>
          <w:u w:val="single"/>
        </w:rPr>
        <w:t>.</w:t>
      </w:r>
      <w:r w:rsidRPr="00AD066D">
        <w:rPr>
          <w:sz w:val="24"/>
          <w:szCs w:val="24"/>
        </w:rPr>
        <w:t xml:space="preserve"> </w:t>
      </w:r>
      <w:r w:rsidR="000453C7" w:rsidRPr="00AD066D">
        <w:rPr>
          <w:sz w:val="24"/>
          <w:szCs w:val="24"/>
        </w:rPr>
        <w:t>In a first set of models</w:t>
      </w:r>
      <w:r w:rsidR="00D65924" w:rsidRPr="00AD066D">
        <w:rPr>
          <w:sz w:val="24"/>
          <w:szCs w:val="24"/>
        </w:rPr>
        <w:t xml:space="preserve"> (Model 1)</w:t>
      </w:r>
      <w:r w:rsidR="000453C7" w:rsidRPr="00AD066D">
        <w:rPr>
          <w:sz w:val="24"/>
          <w:szCs w:val="24"/>
        </w:rPr>
        <w:t>, we evaluated the association of</w:t>
      </w:r>
      <w:r w:rsidR="005F0502" w:rsidRPr="00AD066D">
        <w:rPr>
          <w:sz w:val="24"/>
          <w:szCs w:val="24"/>
        </w:rPr>
        <w:t xml:space="preserve"> e-cigarette use across different st</w:t>
      </w:r>
      <w:r w:rsidR="00151DD6" w:rsidRPr="00AD066D">
        <w:rPr>
          <w:sz w:val="24"/>
          <w:szCs w:val="24"/>
        </w:rPr>
        <w:t>r</w:t>
      </w:r>
      <w:r w:rsidR="005F0502" w:rsidRPr="00AD066D">
        <w:rPr>
          <w:sz w:val="24"/>
          <w:szCs w:val="24"/>
        </w:rPr>
        <w:t xml:space="preserve">ata of a given product characteristic </w:t>
      </w:r>
      <w:r w:rsidR="00355E5F" w:rsidRPr="00AD066D">
        <w:rPr>
          <w:sz w:val="24"/>
          <w:szCs w:val="24"/>
        </w:rPr>
        <w:t>at baseline in the entire sample (e.g.</w:t>
      </w:r>
      <w:r w:rsidR="009D5AE5" w:rsidRPr="00AD066D">
        <w:rPr>
          <w:sz w:val="24"/>
          <w:szCs w:val="24"/>
        </w:rPr>
        <w:t xml:space="preserve">, never use, prior e-cigarette use, e-cigarette use in the past 30 days using a vape pen, e-cigarette use in the past 30 days using a mod) </w:t>
      </w:r>
      <w:r w:rsidR="000453C7" w:rsidRPr="00AD066D">
        <w:rPr>
          <w:sz w:val="24"/>
          <w:szCs w:val="24"/>
        </w:rPr>
        <w:t xml:space="preserve">with number of cigarettes smoked in the past 30 days at </w:t>
      </w:r>
      <w:r w:rsidR="00B91B62" w:rsidRPr="00AD066D">
        <w:rPr>
          <w:sz w:val="24"/>
          <w:szCs w:val="24"/>
        </w:rPr>
        <w:t>follow-up</w:t>
      </w:r>
      <w:r w:rsidR="009D5AE5" w:rsidRPr="00AD066D">
        <w:rPr>
          <w:sz w:val="24"/>
          <w:szCs w:val="24"/>
        </w:rPr>
        <w:t>,</w:t>
      </w:r>
      <w:r w:rsidR="000453C7" w:rsidRPr="00AD066D">
        <w:rPr>
          <w:sz w:val="24"/>
          <w:szCs w:val="24"/>
        </w:rPr>
        <w:t xml:space="preserve"> adjusted for demographic characteristics</w:t>
      </w:r>
      <w:r w:rsidR="009D5AE5" w:rsidRPr="00AD066D">
        <w:rPr>
          <w:sz w:val="24"/>
          <w:szCs w:val="24"/>
        </w:rPr>
        <w:t xml:space="preserve">, number of cigarettes smoked at baseline, and number of days e-cigarettes were used in the past 30 days at baseline. </w:t>
      </w:r>
      <w:r w:rsidRPr="00AD066D">
        <w:rPr>
          <w:sz w:val="24"/>
          <w:szCs w:val="24"/>
        </w:rPr>
        <w:t xml:space="preserve">A second set of </w:t>
      </w:r>
      <w:r w:rsidR="004836A1" w:rsidRPr="00AD066D">
        <w:rPr>
          <w:sz w:val="24"/>
          <w:szCs w:val="24"/>
        </w:rPr>
        <w:t>models</w:t>
      </w:r>
      <w:r w:rsidR="00D65924" w:rsidRPr="00AD066D">
        <w:rPr>
          <w:sz w:val="24"/>
          <w:szCs w:val="24"/>
        </w:rPr>
        <w:t xml:space="preserve"> (Model 2)</w:t>
      </w:r>
      <w:r w:rsidR="004836A1" w:rsidRPr="00AD066D">
        <w:rPr>
          <w:sz w:val="24"/>
          <w:szCs w:val="24"/>
        </w:rPr>
        <w:t xml:space="preserve"> </w:t>
      </w:r>
      <w:r w:rsidR="00135F58" w:rsidRPr="00AD066D">
        <w:rPr>
          <w:sz w:val="24"/>
          <w:szCs w:val="24"/>
        </w:rPr>
        <w:t>was</w:t>
      </w:r>
      <w:r w:rsidRPr="00AD066D">
        <w:rPr>
          <w:sz w:val="24"/>
          <w:szCs w:val="24"/>
        </w:rPr>
        <w:t xml:space="preserve"> restricted to past 30-day e-cigarette users </w:t>
      </w:r>
      <w:r w:rsidR="00355E5F" w:rsidRPr="00AD066D">
        <w:rPr>
          <w:sz w:val="24"/>
          <w:szCs w:val="24"/>
        </w:rPr>
        <w:t xml:space="preserve">at baseline </w:t>
      </w:r>
      <w:r w:rsidRPr="00AD066D">
        <w:rPr>
          <w:sz w:val="24"/>
          <w:szCs w:val="24"/>
        </w:rPr>
        <w:t xml:space="preserve">to compare the effect </w:t>
      </w:r>
      <w:r w:rsidR="00355E5F" w:rsidRPr="00AD066D">
        <w:rPr>
          <w:sz w:val="24"/>
          <w:szCs w:val="24"/>
        </w:rPr>
        <w:t>of</w:t>
      </w:r>
      <w:r w:rsidR="005F0502" w:rsidRPr="00AD066D">
        <w:rPr>
          <w:sz w:val="24"/>
          <w:szCs w:val="24"/>
        </w:rPr>
        <w:t xml:space="preserve"> each</w:t>
      </w:r>
      <w:r w:rsidRPr="00AD066D">
        <w:rPr>
          <w:sz w:val="24"/>
          <w:szCs w:val="24"/>
        </w:rPr>
        <w:t xml:space="preserve"> </w:t>
      </w:r>
      <w:r w:rsidR="005F0502" w:rsidRPr="00AD066D">
        <w:rPr>
          <w:sz w:val="24"/>
          <w:szCs w:val="24"/>
        </w:rPr>
        <w:t>product</w:t>
      </w:r>
      <w:r w:rsidRPr="00AD066D">
        <w:rPr>
          <w:sz w:val="24"/>
          <w:szCs w:val="24"/>
        </w:rPr>
        <w:t xml:space="preserve"> characteristic</w:t>
      </w:r>
      <w:r w:rsidR="005F0502" w:rsidRPr="00AD066D">
        <w:rPr>
          <w:sz w:val="24"/>
          <w:szCs w:val="24"/>
        </w:rPr>
        <w:t xml:space="preserve"> </w:t>
      </w:r>
      <w:r w:rsidR="009D5AE5" w:rsidRPr="00AD066D">
        <w:rPr>
          <w:sz w:val="24"/>
          <w:szCs w:val="24"/>
        </w:rPr>
        <w:t>(e.g.,</w:t>
      </w:r>
      <w:r w:rsidR="005F0502" w:rsidRPr="00AD066D">
        <w:rPr>
          <w:sz w:val="24"/>
          <w:szCs w:val="24"/>
        </w:rPr>
        <w:t xml:space="preserve"> for device type:</w:t>
      </w:r>
      <w:r w:rsidR="009D5AE5" w:rsidRPr="00AD066D">
        <w:rPr>
          <w:sz w:val="24"/>
          <w:szCs w:val="24"/>
        </w:rPr>
        <w:t xml:space="preserve"> vape pen vs. mod)</w:t>
      </w:r>
      <w:r w:rsidRPr="00AD066D">
        <w:rPr>
          <w:sz w:val="24"/>
          <w:szCs w:val="24"/>
        </w:rPr>
        <w:t xml:space="preserve"> </w:t>
      </w:r>
      <w:r w:rsidR="00355E5F" w:rsidRPr="00AD066D">
        <w:rPr>
          <w:sz w:val="24"/>
          <w:szCs w:val="24"/>
        </w:rPr>
        <w:t xml:space="preserve">among recent users </w:t>
      </w:r>
      <w:r w:rsidRPr="00AD066D">
        <w:rPr>
          <w:sz w:val="24"/>
          <w:szCs w:val="24"/>
        </w:rPr>
        <w:t xml:space="preserve">on </w:t>
      </w:r>
      <w:r w:rsidR="00355E5F" w:rsidRPr="00AD066D">
        <w:rPr>
          <w:sz w:val="24"/>
          <w:szCs w:val="24"/>
        </w:rPr>
        <w:t xml:space="preserve">subsequent </w:t>
      </w:r>
      <w:r w:rsidRPr="00AD066D">
        <w:rPr>
          <w:sz w:val="24"/>
          <w:szCs w:val="24"/>
        </w:rPr>
        <w:t xml:space="preserve">frequency of cigarette smoking. In </w:t>
      </w:r>
      <w:r w:rsidR="004836A1" w:rsidRPr="00AD066D">
        <w:rPr>
          <w:sz w:val="24"/>
          <w:szCs w:val="24"/>
        </w:rPr>
        <w:t xml:space="preserve">a </w:t>
      </w:r>
      <w:r w:rsidR="00135F58" w:rsidRPr="00AD066D">
        <w:rPr>
          <w:sz w:val="24"/>
          <w:szCs w:val="24"/>
        </w:rPr>
        <w:t>third</w:t>
      </w:r>
      <w:r w:rsidR="004836A1" w:rsidRPr="00AD066D">
        <w:rPr>
          <w:sz w:val="24"/>
          <w:szCs w:val="24"/>
        </w:rPr>
        <w:t xml:space="preserve"> set of</w:t>
      </w:r>
      <w:r w:rsidRPr="00AD066D">
        <w:rPr>
          <w:sz w:val="24"/>
          <w:szCs w:val="24"/>
        </w:rPr>
        <w:t xml:space="preserve"> models</w:t>
      </w:r>
      <w:r w:rsidR="00D65924" w:rsidRPr="00AD066D">
        <w:rPr>
          <w:sz w:val="24"/>
          <w:szCs w:val="24"/>
        </w:rPr>
        <w:t xml:space="preserve"> (Model 3)</w:t>
      </w:r>
      <w:r w:rsidRPr="00AD066D">
        <w:rPr>
          <w:sz w:val="24"/>
          <w:szCs w:val="24"/>
        </w:rPr>
        <w:t>,</w:t>
      </w:r>
      <w:r w:rsidR="00D65924" w:rsidRPr="00AD066D">
        <w:rPr>
          <w:sz w:val="24"/>
          <w:szCs w:val="24"/>
        </w:rPr>
        <w:t xml:space="preserve"> we included </w:t>
      </w:r>
      <w:r w:rsidR="00A27A17" w:rsidRPr="00AD066D">
        <w:rPr>
          <w:sz w:val="24"/>
          <w:szCs w:val="24"/>
        </w:rPr>
        <w:t xml:space="preserve">statistically significant </w:t>
      </w:r>
      <w:r w:rsidR="00811C70" w:rsidRPr="00AD066D">
        <w:rPr>
          <w:sz w:val="24"/>
          <w:szCs w:val="24"/>
        </w:rPr>
        <w:t>product characteristics identified</w:t>
      </w:r>
      <w:r w:rsidR="00A27A17" w:rsidRPr="00AD066D">
        <w:rPr>
          <w:sz w:val="24"/>
          <w:szCs w:val="24"/>
        </w:rPr>
        <w:t xml:space="preserve"> in Model 2 in order to examine whether </w:t>
      </w:r>
      <w:r w:rsidR="00811C70" w:rsidRPr="00AD066D">
        <w:rPr>
          <w:sz w:val="24"/>
          <w:szCs w:val="24"/>
        </w:rPr>
        <w:t xml:space="preserve">some product </w:t>
      </w:r>
      <w:r w:rsidR="00A27A17" w:rsidRPr="00AD066D">
        <w:rPr>
          <w:sz w:val="24"/>
          <w:szCs w:val="24"/>
        </w:rPr>
        <w:t>characteristics were stronger risk factors for cigarette smoking frequency</w:t>
      </w:r>
      <w:r w:rsidR="00811C70" w:rsidRPr="00AD066D">
        <w:rPr>
          <w:sz w:val="24"/>
          <w:szCs w:val="24"/>
        </w:rPr>
        <w:t xml:space="preserve"> after adjusting for other product characteristics</w:t>
      </w:r>
      <w:r w:rsidR="00A27A17" w:rsidRPr="00AD066D">
        <w:rPr>
          <w:sz w:val="24"/>
          <w:szCs w:val="24"/>
        </w:rPr>
        <w:t xml:space="preserve">. </w:t>
      </w:r>
      <w:r w:rsidR="009D5AE5" w:rsidRPr="00AD066D">
        <w:rPr>
          <w:sz w:val="24"/>
          <w:szCs w:val="24"/>
        </w:rPr>
        <w:t xml:space="preserve">For all models, </w:t>
      </w:r>
      <w:r w:rsidR="00970202" w:rsidRPr="00AD066D">
        <w:rPr>
          <w:sz w:val="24"/>
          <w:szCs w:val="24"/>
        </w:rPr>
        <w:t>rate ratio</w:t>
      </w:r>
      <w:r w:rsidR="009D5AE5" w:rsidRPr="00AD066D">
        <w:rPr>
          <w:sz w:val="24"/>
          <w:szCs w:val="24"/>
        </w:rPr>
        <w:t xml:space="preserve"> (RR) estimates were calculated by exponentiating each beta estimate; 95% confidence intervals are also reported.</w:t>
      </w:r>
    </w:p>
    <w:p w14:paraId="180AF2E8" w14:textId="3B726AA0" w:rsidR="00FB1AFB" w:rsidRPr="00AD066D" w:rsidRDefault="000E30F0" w:rsidP="000E30F0">
      <w:pPr>
        <w:spacing w:line="480" w:lineRule="auto"/>
        <w:ind w:firstLine="720"/>
        <w:rPr>
          <w:sz w:val="24"/>
          <w:szCs w:val="24"/>
        </w:rPr>
      </w:pPr>
      <w:r w:rsidRPr="00AD066D">
        <w:rPr>
          <w:sz w:val="24"/>
          <w:szCs w:val="24"/>
        </w:rPr>
        <w:t xml:space="preserve">All models were adjusted for </w:t>
      </w:r>
      <w:r w:rsidR="00FB1AFB" w:rsidRPr="00AD066D">
        <w:rPr>
          <w:sz w:val="24"/>
          <w:szCs w:val="24"/>
        </w:rPr>
        <w:t>gender, ethnicity, highest parental education</w:t>
      </w:r>
      <w:r w:rsidR="009D5AE5" w:rsidRPr="00AD066D">
        <w:rPr>
          <w:sz w:val="24"/>
          <w:szCs w:val="24"/>
        </w:rPr>
        <w:t xml:space="preserve">, number of cigarettes smoked at baseline, </w:t>
      </w:r>
      <w:r w:rsidR="00364512" w:rsidRPr="00AD066D">
        <w:rPr>
          <w:sz w:val="24"/>
          <w:szCs w:val="24"/>
        </w:rPr>
        <w:t xml:space="preserve">and </w:t>
      </w:r>
      <w:r w:rsidR="009D5AE5" w:rsidRPr="00AD066D">
        <w:rPr>
          <w:sz w:val="24"/>
          <w:szCs w:val="24"/>
        </w:rPr>
        <w:t>number of days of e-cigarette use at baseline</w:t>
      </w:r>
      <w:r w:rsidRPr="00AD066D">
        <w:rPr>
          <w:sz w:val="24"/>
          <w:szCs w:val="24"/>
        </w:rPr>
        <w:t>; a random effect for community was included when significant</w:t>
      </w:r>
      <w:r w:rsidR="00FB1AFB" w:rsidRPr="00AD066D">
        <w:rPr>
          <w:sz w:val="24"/>
          <w:szCs w:val="24"/>
        </w:rPr>
        <w:t xml:space="preserve">. All statistical analyses were based on two-sided hypotheses tested at a </w:t>
      </w:r>
      <w:r w:rsidR="004F55A7" w:rsidRPr="00AD066D">
        <w:rPr>
          <w:sz w:val="24"/>
          <w:szCs w:val="24"/>
        </w:rPr>
        <w:t>0</w:t>
      </w:r>
      <w:r w:rsidR="00FB1AFB" w:rsidRPr="00AD066D">
        <w:rPr>
          <w:sz w:val="24"/>
          <w:szCs w:val="24"/>
        </w:rPr>
        <w:t xml:space="preserve">.05 level of </w:t>
      </w:r>
      <w:r w:rsidR="00FB1AFB" w:rsidRPr="00AD066D">
        <w:rPr>
          <w:sz w:val="24"/>
          <w:szCs w:val="24"/>
        </w:rPr>
        <w:lastRenderedPageBreak/>
        <w:t xml:space="preserve">significance. Analyses were performed using SAS, version 9.4 and </w:t>
      </w:r>
      <w:r w:rsidR="004D42E9" w:rsidRPr="00AD066D">
        <w:rPr>
          <w:sz w:val="24"/>
          <w:szCs w:val="24"/>
        </w:rPr>
        <w:t xml:space="preserve">data manipulation and </w:t>
      </w:r>
      <w:r w:rsidR="00FB1AFB" w:rsidRPr="00AD066D">
        <w:rPr>
          <w:sz w:val="24"/>
          <w:szCs w:val="24"/>
        </w:rPr>
        <w:t>graphics were generated using the ggplot2 package</w:t>
      </w:r>
      <w:r w:rsidR="00DF7302" w:rsidRPr="00AD066D">
        <w:rPr>
          <w:sz w:val="24"/>
          <w:szCs w:val="24"/>
        </w:rPr>
        <w:t xml:space="preserve"> in R</w:t>
      </w:r>
      <w:r w:rsidR="004D42E9" w:rsidRPr="00AD066D">
        <w:rPr>
          <w:sz w:val="24"/>
          <w:szCs w:val="24"/>
        </w:rPr>
        <w:t>, version 3.4.4.</w:t>
      </w:r>
      <w:r w:rsidR="00FB1AFB" w:rsidRPr="00AD066D">
        <w:rPr>
          <w:sz w:val="24"/>
          <w:szCs w:val="24"/>
        </w:rPr>
        <w:t xml:space="preserve"> </w:t>
      </w:r>
    </w:p>
    <w:p w14:paraId="45AF9C9F" w14:textId="77777777" w:rsidR="00580164" w:rsidRPr="00AD066D" w:rsidRDefault="00580164" w:rsidP="005A46A3">
      <w:pPr>
        <w:pStyle w:val="Paragraph"/>
        <w:spacing w:before="0" w:line="480" w:lineRule="auto"/>
        <w:ind w:firstLine="0"/>
        <w:rPr>
          <w:bCs/>
          <w:kern w:val="28"/>
        </w:rPr>
      </w:pPr>
    </w:p>
    <w:p w14:paraId="36C3F7F2" w14:textId="58EE368D" w:rsidR="00630973" w:rsidRPr="00AD066D" w:rsidRDefault="00630973" w:rsidP="005A46A3">
      <w:pPr>
        <w:pStyle w:val="Paragraph"/>
        <w:spacing w:before="0" w:line="480" w:lineRule="auto"/>
        <w:ind w:firstLine="0"/>
        <w:rPr>
          <w:b/>
        </w:rPr>
      </w:pPr>
      <w:r w:rsidRPr="00AD066D">
        <w:rPr>
          <w:b/>
        </w:rPr>
        <w:t>Results</w:t>
      </w:r>
    </w:p>
    <w:p w14:paraId="0E9D62F9" w14:textId="77777777" w:rsidR="00A27A17" w:rsidRPr="00AD066D" w:rsidRDefault="00E00D56" w:rsidP="00A27A17">
      <w:pPr>
        <w:pStyle w:val="Paragraph"/>
        <w:spacing w:before="0" w:line="480" w:lineRule="auto"/>
        <w:ind w:firstLine="0"/>
        <w:rPr>
          <w:b/>
        </w:rPr>
      </w:pPr>
      <w:r w:rsidRPr="00AD066D">
        <w:rPr>
          <w:b/>
          <w:u w:val="single"/>
        </w:rPr>
        <w:t>Descriptive Analys</w:t>
      </w:r>
      <w:r w:rsidR="005A46A3" w:rsidRPr="00AD066D">
        <w:rPr>
          <w:b/>
          <w:u w:val="single"/>
        </w:rPr>
        <w:t>e</w:t>
      </w:r>
      <w:r w:rsidRPr="00AD066D">
        <w:rPr>
          <w:b/>
          <w:u w:val="single"/>
        </w:rPr>
        <w:t>s.</w:t>
      </w:r>
      <w:r w:rsidRPr="00AD066D">
        <w:rPr>
          <w:b/>
        </w:rPr>
        <w:t xml:space="preserve"> </w:t>
      </w:r>
    </w:p>
    <w:p w14:paraId="6FE5FB7C" w14:textId="582BFBBD" w:rsidR="00FB1AFB" w:rsidRPr="00AD066D" w:rsidRDefault="00A27A17" w:rsidP="00A27A17">
      <w:pPr>
        <w:pStyle w:val="Paragraph"/>
        <w:spacing w:before="0" w:line="480" w:lineRule="auto"/>
      </w:pPr>
      <w:r w:rsidRPr="00AD066D">
        <w:rPr>
          <w:u w:val="single"/>
        </w:rPr>
        <w:t>Demographic Characteristics.</w:t>
      </w:r>
      <w:r w:rsidRPr="00AD066D">
        <w:t xml:space="preserve"> </w:t>
      </w:r>
      <w:r w:rsidR="004F55A7" w:rsidRPr="00AD066D">
        <w:t>M</w:t>
      </w:r>
      <w:r w:rsidR="00FB1AFB" w:rsidRPr="00AD066D">
        <w:t>ore participants were female (52.</w:t>
      </w:r>
      <w:r w:rsidR="001E35DC" w:rsidRPr="00AD066D">
        <w:t>2</w:t>
      </w:r>
      <w:r w:rsidR="00FB1AFB" w:rsidRPr="00AD066D">
        <w:t>%), and approximately half the sample was Hispanic White (48.</w:t>
      </w:r>
      <w:r w:rsidR="001E35DC" w:rsidRPr="00AD066D">
        <w:t>4</w:t>
      </w:r>
      <w:r w:rsidR="00FB1AFB" w:rsidRPr="00AD066D">
        <w:t xml:space="preserve">%); </w:t>
      </w:r>
      <w:r w:rsidR="000453C7" w:rsidRPr="00AD066D">
        <w:t>a</w:t>
      </w:r>
      <w:r w:rsidR="00FB1AFB" w:rsidRPr="00AD066D">
        <w:t xml:space="preserve"> plurality had parents who had completed some college (</w:t>
      </w:r>
      <w:r w:rsidR="001E35DC" w:rsidRPr="00AD066D">
        <w:t>35.0</w:t>
      </w:r>
      <w:r w:rsidR="00FB1AFB" w:rsidRPr="00AD066D">
        <w:t>%), with similar proportions of the sample reporting parents with a high school degree or less (29.</w:t>
      </w:r>
      <w:r w:rsidR="001E35DC" w:rsidRPr="00AD066D">
        <w:t>8</w:t>
      </w:r>
      <w:r w:rsidR="00FB1AFB" w:rsidRPr="00AD066D">
        <w:t>%) or with a college degree (29.</w:t>
      </w:r>
      <w:r w:rsidR="001E35DC" w:rsidRPr="00AD066D">
        <w:t>4</w:t>
      </w:r>
      <w:r w:rsidR="00FB1AFB" w:rsidRPr="00AD066D">
        <w:t>%) (Table 1). Overall, 36.</w:t>
      </w:r>
      <w:r w:rsidR="001E35DC" w:rsidRPr="00AD066D">
        <w:t>9</w:t>
      </w:r>
      <w:r w:rsidR="00FB1AFB" w:rsidRPr="00AD066D">
        <w:t>% of youth reported having ever used e-cigarettes, with 26.</w:t>
      </w:r>
      <w:r w:rsidR="001E35DC" w:rsidRPr="00AD066D">
        <w:t>4</w:t>
      </w:r>
      <w:r w:rsidR="00FB1AFB" w:rsidRPr="00AD066D">
        <w:t>% of participants reporting prior use but no use in the past 30 days and 10.</w:t>
      </w:r>
      <w:r w:rsidR="001E35DC" w:rsidRPr="00AD066D">
        <w:t>5</w:t>
      </w:r>
      <w:r w:rsidR="00FB1AFB" w:rsidRPr="00AD066D">
        <w:t>% of participants reporting past 30-day e-cigarette use.</w:t>
      </w:r>
    </w:p>
    <w:p w14:paraId="64EDB4AA" w14:textId="2E0F1912" w:rsidR="00FB1AFB" w:rsidRPr="00AD066D" w:rsidRDefault="00FB1AFB" w:rsidP="0030149A">
      <w:pPr>
        <w:pStyle w:val="Paragraph"/>
        <w:spacing w:line="480" w:lineRule="auto"/>
      </w:pPr>
      <w:r w:rsidRPr="00AD066D">
        <w:t xml:space="preserve">The number of cigarettes smoked in the past 30 days at </w:t>
      </w:r>
      <w:r w:rsidR="00B91B62" w:rsidRPr="00AD066D">
        <w:t>follow-up</w:t>
      </w:r>
      <w:r w:rsidRPr="00AD066D">
        <w:t xml:space="preserve"> </w:t>
      </w:r>
      <w:r w:rsidR="00A01518" w:rsidRPr="00AD066D">
        <w:t xml:space="preserve">was higher for </w:t>
      </w:r>
      <w:r w:rsidRPr="00AD066D">
        <w:t xml:space="preserve">males </w:t>
      </w:r>
      <w:r w:rsidR="009037BD" w:rsidRPr="00AD066D">
        <w:t xml:space="preserve">(vs. females) </w:t>
      </w:r>
      <w:r w:rsidRPr="00AD066D">
        <w:t xml:space="preserve">and </w:t>
      </w:r>
      <w:r w:rsidR="006F409F" w:rsidRPr="00AD066D">
        <w:t xml:space="preserve">for </w:t>
      </w:r>
      <w:r w:rsidRPr="00AD066D">
        <w:t>those with parents who had some college or a college degree or higher</w:t>
      </w:r>
      <w:r w:rsidR="009037BD" w:rsidRPr="00AD066D">
        <w:t xml:space="preserve"> (vs. a high school degree or less)</w:t>
      </w:r>
      <w:r w:rsidRPr="00AD066D">
        <w:t xml:space="preserve"> (Figure 1A</w:t>
      </w:r>
      <w:r w:rsidR="001E35DC" w:rsidRPr="00AD066D">
        <w:t>; Table 1</w:t>
      </w:r>
      <w:r w:rsidRPr="00AD066D">
        <w:t xml:space="preserve">). </w:t>
      </w:r>
      <w:r w:rsidR="00A01518" w:rsidRPr="00AD066D">
        <w:t xml:space="preserve">No differences were observed by ethnicity. </w:t>
      </w:r>
      <w:r w:rsidRPr="00AD066D">
        <w:t xml:space="preserve">Similar patterns emerged in the sample restricted to past 30-day e-cigarette users (Figure 1B). </w:t>
      </w:r>
    </w:p>
    <w:p w14:paraId="0E38B7E6" w14:textId="1794337F" w:rsidR="00FB1AFB" w:rsidRPr="00AD066D" w:rsidRDefault="00E00D56" w:rsidP="0030149A">
      <w:pPr>
        <w:pStyle w:val="Paragraph"/>
        <w:spacing w:line="480" w:lineRule="auto"/>
      </w:pPr>
      <w:r w:rsidRPr="00AD066D">
        <w:rPr>
          <w:u w:val="single"/>
        </w:rPr>
        <w:t>Association of e-cigarette use and subsequent smoking frequency.</w:t>
      </w:r>
      <w:r w:rsidRPr="00AD066D">
        <w:t xml:space="preserve"> </w:t>
      </w:r>
      <w:r w:rsidR="00FB1AFB" w:rsidRPr="00AD066D">
        <w:t xml:space="preserve">Participants who reported prior or past 30-day e-cigarette use at </w:t>
      </w:r>
      <w:r w:rsidR="00B91B62" w:rsidRPr="00AD066D">
        <w:t>baseline</w:t>
      </w:r>
      <w:r w:rsidR="00FB1AFB" w:rsidRPr="00AD066D">
        <w:t xml:space="preserve"> reported a higher</w:t>
      </w:r>
      <w:r w:rsidR="001E35DC" w:rsidRPr="00AD066D">
        <w:t xml:space="preserve"> average</w:t>
      </w:r>
      <w:r w:rsidR="00FB1AFB" w:rsidRPr="00AD066D">
        <w:t xml:space="preserve"> number of cigarettes smoked in the past 30 days at </w:t>
      </w:r>
      <w:r w:rsidR="00B91B62" w:rsidRPr="00AD066D">
        <w:t>follow-up</w:t>
      </w:r>
      <w:r w:rsidR="00FB1AFB" w:rsidRPr="00AD066D">
        <w:t xml:space="preserve"> (</w:t>
      </w:r>
      <w:r w:rsidR="00A01518" w:rsidRPr="00AD066D">
        <w:t>mean number of cigarettes smoked [SD]</w:t>
      </w:r>
      <w:r w:rsidR="006F409F" w:rsidRPr="00AD066D">
        <w:t xml:space="preserve"> among</w:t>
      </w:r>
      <w:r w:rsidR="00374DCE" w:rsidRPr="00AD066D">
        <w:t xml:space="preserve"> never</w:t>
      </w:r>
      <w:r w:rsidR="00A01518" w:rsidRPr="00AD066D">
        <w:t xml:space="preserve"> </w:t>
      </w:r>
      <w:r w:rsidR="006F409F" w:rsidRPr="00AD066D">
        <w:t xml:space="preserve">e-cigarette users </w:t>
      </w:r>
      <w:r w:rsidR="00A01518" w:rsidRPr="00AD066D">
        <w:t>= 1.</w:t>
      </w:r>
      <w:r w:rsidR="00374DCE" w:rsidRPr="00AD066D">
        <w:t>9</w:t>
      </w:r>
      <w:r w:rsidR="00A01518" w:rsidRPr="00AD066D">
        <w:t xml:space="preserve"> [25.4]; </w:t>
      </w:r>
      <w:r w:rsidR="000564D7" w:rsidRPr="00AD066D">
        <w:t xml:space="preserve">among </w:t>
      </w:r>
      <w:r w:rsidR="00A01518" w:rsidRPr="00AD066D">
        <w:t xml:space="preserve">prior </w:t>
      </w:r>
      <w:r w:rsidR="000564D7" w:rsidRPr="00AD066D">
        <w:t xml:space="preserve">users </w:t>
      </w:r>
      <w:r w:rsidR="00A01518" w:rsidRPr="00AD066D">
        <w:t xml:space="preserve">= 13.0 [118]; </w:t>
      </w:r>
      <w:r w:rsidR="000564D7" w:rsidRPr="00AD066D">
        <w:t xml:space="preserve">among </w:t>
      </w:r>
      <w:r w:rsidR="00A01518" w:rsidRPr="00AD066D">
        <w:t xml:space="preserve">past 30-day </w:t>
      </w:r>
      <w:r w:rsidR="000564D7" w:rsidRPr="00AD066D">
        <w:t xml:space="preserve">users </w:t>
      </w:r>
      <w:r w:rsidR="00A01518" w:rsidRPr="00AD066D">
        <w:t>= 15.4 [51.6]; Figure 1A</w:t>
      </w:r>
      <w:r w:rsidR="001E35DC" w:rsidRPr="00AD066D">
        <w:t>; Table 1</w:t>
      </w:r>
      <w:r w:rsidR="00FB1AFB" w:rsidRPr="00AD066D">
        <w:t>).</w:t>
      </w:r>
      <w:r w:rsidR="005F5215" w:rsidRPr="00AD066D">
        <w:t xml:space="preserve"> </w:t>
      </w:r>
      <w:r w:rsidR="00FB1AFB" w:rsidRPr="00AD066D">
        <w:t xml:space="preserve">Participants reporting prior e-cigarette use but no use in the past 30 days at </w:t>
      </w:r>
      <w:r w:rsidR="00B91B62" w:rsidRPr="00AD066D">
        <w:t>baseline</w:t>
      </w:r>
      <w:r w:rsidR="00FB1AFB" w:rsidRPr="00AD066D">
        <w:t xml:space="preserve"> smoked an average of 3.47 (95%CI: 2.46, 4.91) times as many cigarettes at </w:t>
      </w:r>
      <w:r w:rsidR="00B91B62" w:rsidRPr="00AD066D">
        <w:t>follow-up</w:t>
      </w:r>
      <w:r w:rsidR="000564D7" w:rsidRPr="00AD066D">
        <w:t xml:space="preserve"> as never baseline e-cigarette users</w:t>
      </w:r>
      <w:r w:rsidR="00FB1AFB" w:rsidRPr="00AD066D">
        <w:t xml:space="preserve">, and past 30 day e-cigarette users at </w:t>
      </w:r>
      <w:r w:rsidR="00B91B62" w:rsidRPr="00AD066D">
        <w:t>baseline</w:t>
      </w:r>
      <w:r w:rsidR="00FB1AFB" w:rsidRPr="00AD066D">
        <w:t xml:space="preserve"> smoked an average of 5.42 (95%CI: 2.56, 11.5) times as many cigarettes at </w:t>
      </w:r>
      <w:r w:rsidR="00B91B62" w:rsidRPr="00AD066D">
        <w:t>follow-up</w:t>
      </w:r>
      <w:r w:rsidR="00FB1AFB" w:rsidRPr="00AD066D">
        <w:t xml:space="preserve"> </w:t>
      </w:r>
      <w:r w:rsidR="00374DCE" w:rsidRPr="00AD066D">
        <w:t>in adjusted models</w:t>
      </w:r>
      <w:r w:rsidR="00FB1AFB" w:rsidRPr="00AD066D">
        <w:t xml:space="preserve">. </w:t>
      </w:r>
    </w:p>
    <w:p w14:paraId="0C829A0A" w14:textId="77777777" w:rsidR="00A27A17" w:rsidRPr="00AD066D" w:rsidRDefault="00A27A17" w:rsidP="0030149A">
      <w:pPr>
        <w:pStyle w:val="Paragraph"/>
        <w:spacing w:line="480" w:lineRule="auto"/>
      </w:pPr>
    </w:p>
    <w:p w14:paraId="18E15C31" w14:textId="33FB1E84" w:rsidR="00CC2DF5" w:rsidRPr="00AD066D" w:rsidRDefault="005A46A3" w:rsidP="00CC2DF5">
      <w:pPr>
        <w:pStyle w:val="Paragraph"/>
        <w:spacing w:line="480" w:lineRule="auto"/>
        <w:ind w:firstLine="0"/>
        <w:rPr>
          <w:b/>
          <w:u w:val="single"/>
        </w:rPr>
      </w:pPr>
      <w:r w:rsidRPr="00AD066D">
        <w:rPr>
          <w:b/>
          <w:u w:val="single"/>
        </w:rPr>
        <w:t xml:space="preserve">Cigarette Smoking at Follow-Up by Use of E-cigarettes with Varying Product Characteristics </w:t>
      </w:r>
    </w:p>
    <w:p w14:paraId="30F3B9BD" w14:textId="5C780831" w:rsidR="00FB1AFB" w:rsidRPr="00AD066D" w:rsidRDefault="005A46A3" w:rsidP="0030149A">
      <w:pPr>
        <w:pStyle w:val="Paragraph"/>
        <w:spacing w:line="480" w:lineRule="auto"/>
      </w:pPr>
      <w:r w:rsidRPr="00AD066D">
        <w:rPr>
          <w:u w:val="single"/>
        </w:rPr>
        <w:lastRenderedPageBreak/>
        <w:t>Descriptive Analyses.</w:t>
      </w:r>
      <w:r w:rsidRPr="00AD066D">
        <w:t xml:space="preserve"> A</w:t>
      </w:r>
      <w:r w:rsidR="00FB1AFB" w:rsidRPr="00AD066D">
        <w:t xml:space="preserve">s illustrated in Figure 2, the number of cigarettes smoked in the past 30 days differed by some e-cigarette characteristics among participants who had used e-cigarettes in the past 30 days at </w:t>
      </w:r>
      <w:r w:rsidR="00B91B62" w:rsidRPr="00AD066D">
        <w:t>baseline</w:t>
      </w:r>
      <w:r w:rsidR="00FB1AFB" w:rsidRPr="00AD066D">
        <w:t xml:space="preserve">. </w:t>
      </w:r>
      <w:r w:rsidR="000B35ED" w:rsidRPr="00AD066D">
        <w:t xml:space="preserve">Adolescents </w:t>
      </w:r>
      <w:r w:rsidR="00FB1AFB" w:rsidRPr="00AD066D">
        <w:t xml:space="preserve">using a pen-like device </w:t>
      </w:r>
      <w:r w:rsidR="001E35DC" w:rsidRPr="00AD066D">
        <w:t xml:space="preserve">(N=36; </w:t>
      </w:r>
      <w:r w:rsidR="00FF4850" w:rsidRPr="00AD066D">
        <w:t>26.5%</w:t>
      </w:r>
      <w:r w:rsidR="00B7071D" w:rsidRPr="00AD066D">
        <w:t xml:space="preserve"> of </w:t>
      </w:r>
      <w:r w:rsidR="00FF4850" w:rsidRPr="00AD066D">
        <w:t>past 30-day e-cigarette users</w:t>
      </w:r>
      <w:r w:rsidR="001E35DC" w:rsidRPr="00AD066D">
        <w:t xml:space="preserve">) </w:t>
      </w:r>
      <w:r w:rsidR="005F5215" w:rsidRPr="00AD066D">
        <w:t xml:space="preserve">smoked on average very few cigarettes </w:t>
      </w:r>
      <w:r w:rsidR="00FB1AFB" w:rsidRPr="00AD066D">
        <w:t xml:space="preserve">in the past 30 days at </w:t>
      </w:r>
      <w:r w:rsidR="00B91B62" w:rsidRPr="00AD066D">
        <w:t>follow-up</w:t>
      </w:r>
      <w:r w:rsidR="00FB1AFB" w:rsidRPr="00AD066D">
        <w:t xml:space="preserve"> (</w:t>
      </w:r>
      <w:r w:rsidR="005F5215" w:rsidRPr="00AD066D">
        <w:t>mean number of cigarettes smoked</w:t>
      </w:r>
      <w:r w:rsidR="005E2B6A" w:rsidRPr="00AD066D">
        <w:t xml:space="preserve"> [SD] =</w:t>
      </w:r>
      <w:r w:rsidR="005F5215" w:rsidRPr="00AD066D">
        <w:t xml:space="preserve"> </w:t>
      </w:r>
      <w:r w:rsidR="000B35ED" w:rsidRPr="00AD066D">
        <w:t>1.3</w:t>
      </w:r>
      <w:r w:rsidR="001E35DC" w:rsidRPr="00AD066D">
        <w:t xml:space="preserve"> [3.89]</w:t>
      </w:r>
      <w:r w:rsidR="005F5215" w:rsidRPr="00AD066D">
        <w:t xml:space="preserve">; </w:t>
      </w:r>
      <w:r w:rsidR="00FB1AFB" w:rsidRPr="00AD066D">
        <w:t>Figure 2</w:t>
      </w:r>
      <w:r w:rsidR="005F5215" w:rsidRPr="00AD066D">
        <w:t>, Table 2</w:t>
      </w:r>
      <w:r w:rsidR="00FB1AFB" w:rsidRPr="00AD066D">
        <w:t>)</w:t>
      </w:r>
      <w:r w:rsidR="0071406E" w:rsidRPr="00AD066D">
        <w:t xml:space="preserve">, compared to those using </w:t>
      </w:r>
      <w:r w:rsidR="00FB1AFB" w:rsidRPr="00AD066D">
        <w:t>a mod device</w:t>
      </w:r>
      <w:r w:rsidR="001E35DC" w:rsidRPr="00AD066D">
        <w:t xml:space="preserve"> (N=10</w:t>
      </w:r>
      <w:r w:rsidR="00374DCE" w:rsidRPr="00AD066D">
        <w:t>0</w:t>
      </w:r>
      <w:r w:rsidR="001E35DC" w:rsidRPr="00AD066D">
        <w:t xml:space="preserve">; </w:t>
      </w:r>
      <w:r w:rsidR="00FF4850" w:rsidRPr="00AD066D">
        <w:t>73.5%;</w:t>
      </w:r>
      <w:r w:rsidR="001E35DC" w:rsidRPr="00AD066D">
        <w:t xml:space="preserve"> mean number of cigarettes</w:t>
      </w:r>
      <w:r w:rsidR="005E2B6A" w:rsidRPr="00AD066D">
        <w:t xml:space="preserve"> smoked</w:t>
      </w:r>
      <w:r w:rsidR="003B4316" w:rsidRPr="00AD066D">
        <w:t xml:space="preserve"> at follow-up</w:t>
      </w:r>
      <w:r w:rsidR="005E2B6A" w:rsidRPr="00AD066D">
        <w:t xml:space="preserve"> [SD]</w:t>
      </w:r>
      <w:r w:rsidR="001E35DC" w:rsidRPr="00AD066D">
        <w:t>=20.8 [</w:t>
      </w:r>
      <w:r w:rsidR="005E2B6A" w:rsidRPr="00AD066D">
        <w:t>59.8])</w:t>
      </w:r>
      <w:r w:rsidR="0071406E" w:rsidRPr="00AD066D">
        <w:t>.</w:t>
      </w:r>
      <w:r w:rsidR="005E2B6A" w:rsidRPr="00AD066D">
        <w:t xml:space="preserve"> </w:t>
      </w:r>
      <w:r w:rsidR="00374DCE" w:rsidRPr="00AD066D">
        <w:t xml:space="preserve">The </w:t>
      </w:r>
      <w:r w:rsidR="005E2B6A" w:rsidRPr="00AD066D">
        <w:t xml:space="preserve">number of cigarettes smoked </w:t>
      </w:r>
      <w:r w:rsidR="00374DCE" w:rsidRPr="00AD066D">
        <w:t xml:space="preserve">at follow-up </w:t>
      </w:r>
      <w:r w:rsidR="005E2B6A" w:rsidRPr="00AD066D">
        <w:t xml:space="preserve">did not vary substantially by </w:t>
      </w:r>
      <w:r w:rsidR="00374DCE" w:rsidRPr="00AD066D">
        <w:t xml:space="preserve">baseline </w:t>
      </w:r>
      <w:r w:rsidR="005E2B6A" w:rsidRPr="00AD066D">
        <w:t>use of nicotine (no</w:t>
      </w:r>
      <w:r w:rsidR="00A27A17" w:rsidRPr="00AD066D">
        <w:t xml:space="preserve"> [N=20; </w:t>
      </w:r>
      <w:r w:rsidR="00FF4850" w:rsidRPr="00AD066D">
        <w:t>17.5%</w:t>
      </w:r>
      <w:r w:rsidR="003B4316" w:rsidRPr="00AD066D">
        <w:t>];</w:t>
      </w:r>
      <w:r w:rsidR="005E2B6A" w:rsidRPr="00AD066D">
        <w:t xml:space="preserve"> mean number of cigarettes [SD] = 15.8 [64.0] vs. </w:t>
      </w:r>
      <w:r w:rsidR="003B4316" w:rsidRPr="00AD066D">
        <w:t xml:space="preserve">yes [N=94; </w:t>
      </w:r>
      <w:r w:rsidR="00FF4850" w:rsidRPr="00AD066D">
        <w:t>82.5</w:t>
      </w:r>
      <w:r w:rsidR="003B4316" w:rsidRPr="00AD066D">
        <w:t>%]; mean number cigarettes</w:t>
      </w:r>
      <w:r w:rsidR="00EE7D7E" w:rsidRPr="00AD066D">
        <w:t xml:space="preserve"> smoked = </w:t>
      </w:r>
      <w:r w:rsidR="005E2B6A" w:rsidRPr="00AD066D">
        <w:t>17.7 [54.7]) or by</w:t>
      </w:r>
      <w:r w:rsidR="0071406E" w:rsidRPr="00AD066D">
        <w:t xml:space="preserve"> </w:t>
      </w:r>
      <w:r w:rsidR="005E2B6A" w:rsidRPr="00AD066D">
        <w:t>use of e-cigarettes for dripping (</w:t>
      </w:r>
      <w:r w:rsidR="00A27A17" w:rsidRPr="00AD066D">
        <w:t xml:space="preserve">no [N=17; </w:t>
      </w:r>
      <w:r w:rsidR="00FF4850" w:rsidRPr="00AD066D">
        <w:t>13.5</w:t>
      </w:r>
      <w:r w:rsidR="00A27A17" w:rsidRPr="00AD066D">
        <w:t>%]</w:t>
      </w:r>
      <w:r w:rsidR="00EE7D7E" w:rsidRPr="00AD066D">
        <w:t>; mean number of cigarettes smoked [SD] = 14.1 [36.2]</w:t>
      </w:r>
      <w:r w:rsidR="00A27A17" w:rsidRPr="00AD066D">
        <w:t xml:space="preserve"> vs. yes [N=109; </w:t>
      </w:r>
      <w:r w:rsidR="00FF4850" w:rsidRPr="00AD066D">
        <w:t>86.5</w:t>
      </w:r>
      <w:r w:rsidR="00A27A17" w:rsidRPr="00AD066D">
        <w:t>%];</w:t>
      </w:r>
      <w:r w:rsidR="005E2B6A" w:rsidRPr="00AD066D">
        <w:t xml:space="preserve"> </w:t>
      </w:r>
      <w:r w:rsidR="00EE7D7E" w:rsidRPr="00AD066D">
        <w:t xml:space="preserve">mean number of cigarettes smoked = </w:t>
      </w:r>
      <w:r w:rsidR="005E2B6A" w:rsidRPr="00AD066D">
        <w:t>17.1 [56.2]).</w:t>
      </w:r>
    </w:p>
    <w:p w14:paraId="44A15051" w14:textId="6AA49E0F" w:rsidR="00374DCE" w:rsidRPr="00AD066D" w:rsidRDefault="00D65924" w:rsidP="00681A01">
      <w:pPr>
        <w:pStyle w:val="Paragraph"/>
        <w:spacing w:line="480" w:lineRule="auto"/>
      </w:pPr>
      <w:r w:rsidRPr="00AD066D">
        <w:rPr>
          <w:u w:val="single"/>
        </w:rPr>
        <w:t>E-cigarette Use (vs. Never Use) and</w:t>
      </w:r>
      <w:r w:rsidR="005A46A3" w:rsidRPr="00AD066D">
        <w:rPr>
          <w:u w:val="single"/>
        </w:rPr>
        <w:t xml:space="preserve"> Frequency of Cigarette Smoking</w:t>
      </w:r>
      <w:r w:rsidRPr="00AD066D">
        <w:rPr>
          <w:u w:val="single"/>
        </w:rPr>
        <w:t xml:space="preserve"> (MODEL 1)</w:t>
      </w:r>
      <w:r w:rsidR="005A46A3" w:rsidRPr="00AD066D">
        <w:rPr>
          <w:u w:val="single"/>
        </w:rPr>
        <w:t>.</w:t>
      </w:r>
      <w:r w:rsidR="005A46A3" w:rsidRPr="00AD066D">
        <w:t xml:space="preserve"> </w:t>
      </w:r>
      <w:r w:rsidRPr="00AD066D">
        <w:t>P</w:t>
      </w:r>
      <w:r w:rsidR="003107D8" w:rsidRPr="00AD066D">
        <w:t xml:space="preserve">articipants using a pen-like e-cigarette device smoked 2.83 times (95%CI: 1.26, 6.35) as many cigarettes in the past 30 days at follow-up as those who had never used e-cigarettes, and participants using a mod device smoked </w:t>
      </w:r>
      <w:r w:rsidR="005E2B6A" w:rsidRPr="00AD066D">
        <w:t>8.38</w:t>
      </w:r>
      <w:r w:rsidR="003107D8" w:rsidRPr="00AD066D">
        <w:t xml:space="preserve"> times (95%CI: </w:t>
      </w:r>
      <w:r w:rsidR="005E2B6A" w:rsidRPr="00AD066D">
        <w:t>4.87, 14.4</w:t>
      </w:r>
      <w:r w:rsidR="003107D8" w:rsidRPr="00AD066D">
        <w:t xml:space="preserve">) as many cigarettes in the past 30 days at follow-up (vs. never e-cigarette users; </w:t>
      </w:r>
      <w:r w:rsidRPr="00AD066D">
        <w:t xml:space="preserve">See Model 1, </w:t>
      </w:r>
      <w:r w:rsidR="003107D8" w:rsidRPr="00AD066D">
        <w:t>Table 2)</w:t>
      </w:r>
      <w:r w:rsidR="00C949FF" w:rsidRPr="00AD066D">
        <w:t>, after adjustment for</w:t>
      </w:r>
      <w:r w:rsidR="00681A01" w:rsidRPr="00AD066D">
        <w:t xml:space="preserve"> sociodemographic characteristics, and</w:t>
      </w:r>
      <w:r w:rsidR="00C949FF" w:rsidRPr="00AD066D">
        <w:t xml:space="preserve"> number of cigarettes smoked and days of e-cigarette use in the past 30 days at baseline</w:t>
      </w:r>
      <w:r w:rsidR="003107D8" w:rsidRPr="00AD066D">
        <w:t xml:space="preserve">. </w:t>
      </w:r>
      <w:r w:rsidR="00663770" w:rsidRPr="00AD066D">
        <w:t>E</w:t>
      </w:r>
      <w:r w:rsidR="003107D8" w:rsidRPr="00AD066D">
        <w:t xml:space="preserve">levated rate ratios were </w:t>
      </w:r>
      <w:r w:rsidR="00663770" w:rsidRPr="00AD066D">
        <w:t xml:space="preserve">also </w:t>
      </w:r>
      <w:r w:rsidR="003107D8" w:rsidRPr="00AD066D">
        <w:t xml:space="preserve">observed for </w:t>
      </w:r>
      <w:r w:rsidR="005E2B6A" w:rsidRPr="00AD066D">
        <w:t>past 30-day</w:t>
      </w:r>
      <w:r w:rsidR="00663770" w:rsidRPr="00AD066D">
        <w:t xml:space="preserve"> use of</w:t>
      </w:r>
      <w:r w:rsidR="005E2B6A" w:rsidRPr="00AD066D">
        <w:t xml:space="preserve"> e-cigarette</w:t>
      </w:r>
      <w:r w:rsidR="00663770" w:rsidRPr="00AD066D">
        <w:t>s</w:t>
      </w:r>
      <w:r w:rsidR="005E2B6A" w:rsidRPr="00AD066D">
        <w:t xml:space="preserve"> with </w:t>
      </w:r>
      <w:r w:rsidR="00663770" w:rsidRPr="00AD066D">
        <w:t xml:space="preserve">and </w:t>
      </w:r>
      <w:r w:rsidR="005E2B6A" w:rsidRPr="00AD066D">
        <w:t>without</w:t>
      </w:r>
      <w:r w:rsidR="003107D8" w:rsidRPr="00AD066D">
        <w:t xml:space="preserve"> nicotine, and </w:t>
      </w:r>
      <w:r w:rsidR="00663770" w:rsidRPr="00AD066D">
        <w:t xml:space="preserve">for </w:t>
      </w:r>
      <w:r w:rsidR="003107D8" w:rsidRPr="00AD066D">
        <w:t>use of e-cigarettes for dripping</w:t>
      </w:r>
      <w:r w:rsidR="005E2B6A" w:rsidRPr="00AD066D">
        <w:t xml:space="preserve"> </w:t>
      </w:r>
      <w:r w:rsidR="00663770" w:rsidRPr="00AD066D">
        <w:t>and not</w:t>
      </w:r>
      <w:r w:rsidR="00EE7D7E" w:rsidRPr="00AD066D">
        <w:t xml:space="preserve">. </w:t>
      </w:r>
    </w:p>
    <w:p w14:paraId="10F09A94" w14:textId="48508475" w:rsidR="00D65924" w:rsidRPr="00AD066D" w:rsidRDefault="00D65924" w:rsidP="00D65924">
      <w:pPr>
        <w:pStyle w:val="Paragraph"/>
        <w:spacing w:line="480" w:lineRule="auto"/>
      </w:pPr>
      <w:r w:rsidRPr="00AD066D">
        <w:rPr>
          <w:u w:val="single"/>
        </w:rPr>
        <w:t>Among Past 30-Day E-cigarette Users, Association of E-cigarette Use Across Varying Product Characteristics and Frequency of Cigarette Smoking (MODEL 2).</w:t>
      </w:r>
      <w:r w:rsidRPr="00AD066D">
        <w:t xml:space="preserve"> </w:t>
      </w:r>
      <w:r w:rsidR="003107D8" w:rsidRPr="00AD066D">
        <w:t>In analyses restricted to</w:t>
      </w:r>
      <w:r w:rsidR="00FB1AFB" w:rsidRPr="00AD066D">
        <w:t xml:space="preserve"> participants reporting past 30 day use of e-cigarettes, adolescents using mods smoked an average of </w:t>
      </w:r>
      <w:r w:rsidR="005E2B6A" w:rsidRPr="00AD066D">
        <w:t>5.11</w:t>
      </w:r>
      <w:r w:rsidR="00FB1AFB" w:rsidRPr="00AD066D">
        <w:t xml:space="preserve"> (95% CI: 1.</w:t>
      </w:r>
      <w:r w:rsidR="005E2B6A" w:rsidRPr="00AD066D">
        <w:t>74</w:t>
      </w:r>
      <w:r w:rsidR="00FB1AFB" w:rsidRPr="00AD066D">
        <w:t>, 1</w:t>
      </w:r>
      <w:r w:rsidR="005E2B6A" w:rsidRPr="00AD066D">
        <w:t>5.0</w:t>
      </w:r>
      <w:r w:rsidR="00FB1AFB" w:rsidRPr="00AD066D">
        <w:t xml:space="preserve">) times </w:t>
      </w:r>
      <w:r w:rsidR="003107D8" w:rsidRPr="00AD066D">
        <w:t>as many</w:t>
      </w:r>
      <w:r w:rsidR="00FB1AFB" w:rsidRPr="00AD066D">
        <w:t xml:space="preserve"> cigarettes in the past 30 days at </w:t>
      </w:r>
      <w:r w:rsidR="00B91B62" w:rsidRPr="00AD066D">
        <w:t>follow-up</w:t>
      </w:r>
      <w:r w:rsidR="00FB1AFB" w:rsidRPr="00AD066D">
        <w:t xml:space="preserve"> relative to adolescents using a pen-like e-cigarette device </w:t>
      </w:r>
      <w:r w:rsidR="00663770" w:rsidRPr="00AD066D">
        <w:t xml:space="preserve">at baseline </w:t>
      </w:r>
      <w:r w:rsidR="007B5D14" w:rsidRPr="00AD066D">
        <w:t>(</w:t>
      </w:r>
      <w:r w:rsidR="0030798C" w:rsidRPr="00AD066D">
        <w:t xml:space="preserve">see Model 2, </w:t>
      </w:r>
      <w:r w:rsidR="007B5D14" w:rsidRPr="00AD066D">
        <w:t>Table 2).</w:t>
      </w:r>
      <w:r w:rsidR="00FB1AFB" w:rsidRPr="00AD066D">
        <w:t xml:space="preserve"> </w:t>
      </w:r>
      <w:r w:rsidR="005E2B6A" w:rsidRPr="00AD066D">
        <w:t>A</w:t>
      </w:r>
      <w:r w:rsidR="00FB1AFB" w:rsidRPr="00AD066D">
        <w:t>dolescents using nicotine-containing e-cigarette products smoked an average of 3.</w:t>
      </w:r>
      <w:r w:rsidR="005E2B6A" w:rsidRPr="00AD066D">
        <w:t>69</w:t>
      </w:r>
      <w:r w:rsidR="00FB1AFB" w:rsidRPr="00AD066D">
        <w:t xml:space="preserve"> (95% CI: </w:t>
      </w:r>
      <w:r w:rsidR="005E2B6A" w:rsidRPr="00AD066D">
        <w:t>0.99,13.7</w:t>
      </w:r>
      <w:r w:rsidR="00FB1AFB" w:rsidRPr="00AD066D">
        <w:t xml:space="preserve">) times the number of cigarettes in the past 30 days at </w:t>
      </w:r>
      <w:r w:rsidR="00B91B62" w:rsidRPr="00AD066D">
        <w:t>follow-up</w:t>
      </w:r>
      <w:r w:rsidR="00FB1AFB" w:rsidRPr="00AD066D">
        <w:t xml:space="preserve"> as those using e-cigarettes without nicotine. </w:t>
      </w:r>
      <w:r w:rsidRPr="00AD066D">
        <w:t xml:space="preserve">No association was observed for use of dripping </w:t>
      </w:r>
      <w:r w:rsidR="00663770" w:rsidRPr="00AD066D">
        <w:t xml:space="preserve">and </w:t>
      </w:r>
      <w:r w:rsidRPr="00AD066D">
        <w:t>subsequent number of cigarettes smoked (RR=1.07; 95%CI: 0.35, 3.20).</w:t>
      </w:r>
    </w:p>
    <w:p w14:paraId="3E95F2A8" w14:textId="213E3BAA" w:rsidR="00D86945" w:rsidRPr="00AD066D" w:rsidRDefault="00D65924" w:rsidP="0030149A">
      <w:pPr>
        <w:pStyle w:val="Paragraph"/>
        <w:spacing w:line="480" w:lineRule="auto"/>
      </w:pPr>
      <w:r w:rsidRPr="00AD066D">
        <w:rPr>
          <w:u w:val="single"/>
        </w:rPr>
        <w:lastRenderedPageBreak/>
        <w:t>Among Past 30-Day E-cigarette Users, Multiply Adjusted Models of E-cigarette Use with Varying Product Characteristics and Frequency of Cigarette Smoking (MODEL 3).</w:t>
      </w:r>
      <w:r w:rsidRPr="00AD066D">
        <w:t xml:space="preserve"> Given the associations of both device type and nicotine with frequency of cigarette smoking, a third set of models included both predictors simultaneously. </w:t>
      </w:r>
      <w:r w:rsidR="00FB1AFB" w:rsidRPr="00AD066D">
        <w:t xml:space="preserve">When modelling </w:t>
      </w:r>
      <w:r w:rsidRPr="00AD066D">
        <w:t xml:space="preserve">both </w:t>
      </w:r>
      <w:r w:rsidR="00FB1AFB" w:rsidRPr="00AD066D">
        <w:t>device type and use of nicotine</w:t>
      </w:r>
      <w:r w:rsidRPr="00AD066D">
        <w:t xml:space="preserve"> in one model</w:t>
      </w:r>
      <w:r w:rsidR="00FB1AFB" w:rsidRPr="00AD066D">
        <w:t xml:space="preserve">, only the association of device type with number of cigarettes smoked at </w:t>
      </w:r>
      <w:r w:rsidR="00B91B62" w:rsidRPr="00AD066D">
        <w:t>follow-up</w:t>
      </w:r>
      <w:r w:rsidR="00FB1AFB" w:rsidRPr="00AD066D">
        <w:t xml:space="preserve"> remained </w:t>
      </w:r>
      <w:r w:rsidR="00345FDE" w:rsidRPr="00AD066D">
        <w:t xml:space="preserve">elevated and </w:t>
      </w:r>
      <w:r w:rsidR="00FB1AFB" w:rsidRPr="00AD066D">
        <w:t xml:space="preserve">statistically significant (RR = </w:t>
      </w:r>
      <w:r w:rsidR="005E2B6A" w:rsidRPr="00AD066D">
        <w:t>6.33</w:t>
      </w:r>
      <w:r w:rsidR="00FB1AFB" w:rsidRPr="00AD066D">
        <w:t xml:space="preserve">, 95% CI: </w:t>
      </w:r>
      <w:r w:rsidR="005E2B6A" w:rsidRPr="00AD066D">
        <w:t>1.64, 24.5</w:t>
      </w:r>
      <w:r w:rsidR="00FB1AFB" w:rsidRPr="00AD066D">
        <w:t xml:space="preserve">). </w:t>
      </w:r>
    </w:p>
    <w:p w14:paraId="13E8D5F9" w14:textId="77777777" w:rsidR="003F5F1B" w:rsidRPr="00AD066D" w:rsidRDefault="003F5F1B" w:rsidP="0030149A">
      <w:pPr>
        <w:pStyle w:val="Paragraph"/>
        <w:spacing w:line="480" w:lineRule="auto"/>
      </w:pPr>
    </w:p>
    <w:p w14:paraId="66655FB0" w14:textId="77777777" w:rsidR="00630973" w:rsidRPr="00AD066D" w:rsidRDefault="00630973" w:rsidP="0030149A">
      <w:pPr>
        <w:pStyle w:val="Paragraph"/>
        <w:spacing w:line="480" w:lineRule="auto"/>
        <w:ind w:firstLine="0"/>
        <w:rPr>
          <w:b/>
        </w:rPr>
      </w:pPr>
      <w:r w:rsidRPr="00AD066D">
        <w:rPr>
          <w:b/>
        </w:rPr>
        <w:t>Discussion</w:t>
      </w:r>
    </w:p>
    <w:p w14:paraId="3F646703" w14:textId="4AA76BA0" w:rsidR="005B1012" w:rsidRPr="00AD066D" w:rsidRDefault="00F32884" w:rsidP="0030149A">
      <w:pPr>
        <w:spacing w:line="480" w:lineRule="auto"/>
        <w:ind w:firstLine="720"/>
        <w:rPr>
          <w:sz w:val="24"/>
          <w:szCs w:val="24"/>
        </w:rPr>
      </w:pPr>
      <w:r w:rsidRPr="00AD066D">
        <w:rPr>
          <w:sz w:val="24"/>
          <w:szCs w:val="24"/>
        </w:rPr>
        <w:t>Results were consistent with previo</w:t>
      </w:r>
      <w:r w:rsidR="005B1012" w:rsidRPr="00AD066D">
        <w:rPr>
          <w:sz w:val="24"/>
          <w:szCs w:val="24"/>
        </w:rPr>
        <w:t xml:space="preserve">us findings </w:t>
      </w:r>
      <w:r w:rsidRPr="00AD066D">
        <w:rPr>
          <w:sz w:val="24"/>
          <w:szCs w:val="24"/>
        </w:rPr>
        <w:t xml:space="preserve">also showing </w:t>
      </w:r>
      <w:r w:rsidR="005B1012" w:rsidRPr="00AD066D">
        <w:rPr>
          <w:sz w:val="24"/>
          <w:szCs w:val="24"/>
        </w:rPr>
        <w:t xml:space="preserve">that </w:t>
      </w:r>
      <w:r w:rsidR="005D37CF" w:rsidRPr="00AD066D">
        <w:rPr>
          <w:sz w:val="24"/>
          <w:szCs w:val="24"/>
        </w:rPr>
        <w:t xml:space="preserve">e-cigarette use in the past 30 days (vs. no use) </w:t>
      </w:r>
      <w:r w:rsidRPr="00AD066D">
        <w:rPr>
          <w:sz w:val="24"/>
          <w:szCs w:val="24"/>
        </w:rPr>
        <w:t>wa</w:t>
      </w:r>
      <w:r w:rsidR="005D37CF" w:rsidRPr="00AD066D">
        <w:rPr>
          <w:sz w:val="24"/>
          <w:szCs w:val="24"/>
        </w:rPr>
        <w:t>s associated greater frequency of smoking at subsequent follow-up.</w:t>
      </w:r>
      <w:r w:rsidR="00FF4850" w:rsidRPr="00AD066D">
        <w:rPr>
          <w:sz w:val="24"/>
          <w:szCs w:val="24"/>
        </w:rPr>
        <w:fldChar w:fldCharType="begin">
          <w:fldData xml:space="preserve">PEVuZE5vdGU+PENpdGU+PEF1dGhvcj5CYXJyaW5ndG9uLVRyaW1pczwvQXV0aG9yPjxZZWFyPjIw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CYXJyaW5ndG9uLVRyaW1pczwvQXV0aG9yPjxZZWFyPjIw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00FF4850" w:rsidRPr="00AD066D">
        <w:rPr>
          <w:sz w:val="24"/>
          <w:szCs w:val="24"/>
        </w:rPr>
      </w:r>
      <w:r w:rsidR="00FF4850" w:rsidRPr="00AD066D">
        <w:rPr>
          <w:sz w:val="24"/>
          <w:szCs w:val="24"/>
        </w:rPr>
        <w:fldChar w:fldCharType="separate"/>
      </w:r>
      <w:r w:rsidR="00FF4850" w:rsidRPr="00AD066D">
        <w:rPr>
          <w:noProof/>
          <w:sz w:val="24"/>
          <w:szCs w:val="24"/>
          <w:vertAlign w:val="superscript"/>
        </w:rPr>
        <w:t>22,23</w:t>
      </w:r>
      <w:r w:rsidR="00FF4850" w:rsidRPr="00AD066D">
        <w:rPr>
          <w:sz w:val="24"/>
          <w:szCs w:val="24"/>
        </w:rPr>
        <w:fldChar w:fldCharType="end"/>
      </w:r>
      <w:r w:rsidR="005D37CF" w:rsidRPr="00AD066D">
        <w:rPr>
          <w:sz w:val="24"/>
          <w:szCs w:val="24"/>
        </w:rPr>
        <w:t xml:space="preserve"> In addition, we provide new evidence indicating that the type of device used (mod vs. pen-like device) is strongly associated with frequency of cigarette smoking at follow-up, while other product characteristics – including use of nicotine and use of e-cigarettes for dripping – were not associated with frequency of cigarette smoking. </w:t>
      </w:r>
    </w:p>
    <w:p w14:paraId="4B97DB96" w14:textId="1D39F6A7" w:rsidR="00A04C73" w:rsidRPr="00AD066D" w:rsidRDefault="00191A4B" w:rsidP="00191A4B">
      <w:pPr>
        <w:spacing w:line="480" w:lineRule="auto"/>
        <w:ind w:firstLine="720"/>
        <w:rPr>
          <w:sz w:val="24"/>
          <w:szCs w:val="24"/>
        </w:rPr>
      </w:pPr>
      <w:r w:rsidRPr="00AD066D">
        <w:rPr>
          <w:sz w:val="24"/>
          <w:szCs w:val="24"/>
        </w:rPr>
        <w:t>We recently reported in a paper pooling estimates across 8 different studies that the majority of youth and young adults were using later generation devices</w:t>
      </w:r>
      <w:r w:rsidR="005D37CF" w:rsidRPr="00AD066D">
        <w:rPr>
          <w:sz w:val="24"/>
          <w:szCs w:val="24"/>
        </w:rPr>
        <w:t xml:space="preserve"> (vape pens or mods), while few were using cig-a-like devices.</w:t>
      </w:r>
      <w:r w:rsidRPr="00AD066D">
        <w:rPr>
          <w:sz w:val="24"/>
          <w:szCs w:val="24"/>
        </w:rPr>
        <w:fldChar w:fldCharType="begin"/>
      </w:r>
      <w:r w:rsidR="00FF4850" w:rsidRPr="00AD066D">
        <w:rPr>
          <w:sz w:val="24"/>
          <w:szCs w:val="24"/>
        </w:rPr>
        <w:instrText xml:space="preserve"> ADDIN EN.CITE &lt;EndNote&gt;&lt;Cite&gt;&lt;Author&gt;Barrington-Trimis&lt;/Author&gt;&lt;Year&gt;2018&lt;/Year&gt;&lt;RecNum&gt;1151&lt;/RecNum&gt;&lt;IDText&gt;Type of E-Cigarette Device Used Among Adolescents and Young Adults: Findings From a Pooled Analysis of Eight Studies of 2166 Vapers&lt;/IDText&gt;&lt;DisplayText&gt;&lt;style face="superscript"&gt;25&lt;/style&gt;&lt;/DisplayText&gt;&lt;record&gt;&lt;rec-number&gt;1151&lt;/rec-number&gt;&lt;foreign-keys&gt;&lt;key app="EN" db-id="fpr29aztoewepye50rc55wvhrz0xvr900rrx" timestamp="1516668245"&gt;1151&lt;/key&gt;&lt;/foreign-keys&gt;&lt;ref-type name="Journal Article"&gt;17&lt;/ref-type&gt;&lt;contributors&gt;&lt;authors&gt;&lt;author&gt;Barrington-Trimis, J. L.&lt;/author&gt;&lt;author&gt;Gibson, L. A.&lt;/author&gt;&lt;author&gt;Halpern-Felsher, B.&lt;/author&gt;&lt;author&gt;Harrell, M. B.&lt;/author&gt;&lt;author&gt;Kong, G.&lt;/author&gt;&lt;author&gt;Krishnan-Sarin, S.&lt;/author&gt;&lt;author&gt;Leventhal, A. M.&lt;/author&gt;&lt;author&gt;Loukas, A.&lt;/author&gt;&lt;author&gt;McConnell, R.&lt;/author&gt;&lt;author&gt;Weaver, S. R.&lt;/author&gt;&lt;/authors&gt;&lt;/contributors&gt;&lt;titles&gt;&lt;title&gt;Type of E-Cigarette Device Used Among Adolescents and Young Adults: Findings From a Pooled Analysis of Eight Studies of 2166 Vapers&lt;/title&gt;&lt;secondary-title&gt;Nicotine Tob Res&lt;/secondary-title&gt;&lt;/titles&gt;&lt;periodical&gt;&lt;full-title&gt;Nicotine Tob Res&lt;/full-title&gt;&lt;/periodical&gt;&lt;pages&gt;271-274&lt;/pages&gt;&lt;volume&gt;20&lt;/volume&gt;&lt;number&gt;2&lt;/number&gt;&lt;dates&gt;&lt;year&gt;2018&lt;/year&gt;&lt;pub-dates&gt;&lt;date&gt;Jan&lt;/date&gt;&lt;/pub-dates&gt;&lt;/dates&gt;&lt;isbn&gt;1469-994X&lt;/isbn&gt;&lt;accession-num&gt;28371890&lt;/accession-num&gt;&lt;urls&gt;&lt;related-urls&gt;&lt;url&gt;https://www.ncbi.nlm.nih.gov/pubmed/28371890&lt;/url&gt;&lt;/related-urls&gt;&lt;/urls&gt;&lt;electronic-resource-num&gt;10.1093/ntr/ntx069&lt;/electronic-resource-num&gt;&lt;language&gt;eng&lt;/language&gt;&lt;/record&gt;&lt;/Cite&gt;&lt;/EndNote&gt;</w:instrText>
      </w:r>
      <w:r w:rsidRPr="00AD066D">
        <w:rPr>
          <w:sz w:val="24"/>
          <w:szCs w:val="24"/>
        </w:rPr>
        <w:fldChar w:fldCharType="separate"/>
      </w:r>
      <w:r w:rsidR="00FF4850" w:rsidRPr="00AD066D">
        <w:rPr>
          <w:noProof/>
          <w:sz w:val="24"/>
          <w:szCs w:val="24"/>
          <w:vertAlign w:val="superscript"/>
        </w:rPr>
        <w:t>25</w:t>
      </w:r>
      <w:r w:rsidRPr="00AD066D">
        <w:rPr>
          <w:sz w:val="24"/>
          <w:szCs w:val="24"/>
        </w:rPr>
        <w:fldChar w:fldCharType="end"/>
      </w:r>
      <w:r w:rsidRPr="00AD066D">
        <w:rPr>
          <w:sz w:val="24"/>
          <w:szCs w:val="24"/>
        </w:rPr>
        <w:t xml:space="preserve"> </w:t>
      </w:r>
      <w:r w:rsidR="00F32884" w:rsidRPr="00AD066D">
        <w:rPr>
          <w:sz w:val="24"/>
          <w:szCs w:val="24"/>
        </w:rPr>
        <w:t>In the current study</w:t>
      </w:r>
      <w:r w:rsidR="005D37CF" w:rsidRPr="00AD066D">
        <w:rPr>
          <w:sz w:val="24"/>
          <w:szCs w:val="24"/>
        </w:rPr>
        <w:t xml:space="preserve"> mod devices </w:t>
      </w:r>
      <w:r w:rsidR="00F32884" w:rsidRPr="00AD066D">
        <w:rPr>
          <w:sz w:val="24"/>
          <w:szCs w:val="24"/>
        </w:rPr>
        <w:t>we</w:t>
      </w:r>
      <w:r w:rsidR="005D37CF" w:rsidRPr="00AD066D">
        <w:rPr>
          <w:sz w:val="24"/>
          <w:szCs w:val="24"/>
        </w:rPr>
        <w:t xml:space="preserve">re more commonly used than vape pens. Given the wide variability in nicotine delivery across different devices, it is plausible that different devices may confer differential risks of transition between nicotine products. </w:t>
      </w:r>
      <w:r w:rsidRPr="00AD066D">
        <w:rPr>
          <w:sz w:val="24"/>
          <w:szCs w:val="24"/>
        </w:rPr>
        <w:t xml:space="preserve">A large cross-sectional study of e-cigarette users reported that the transition from </w:t>
      </w:r>
      <w:r w:rsidR="003A5B7C" w:rsidRPr="00AD066D">
        <w:rPr>
          <w:sz w:val="24"/>
          <w:szCs w:val="24"/>
        </w:rPr>
        <w:t>vape pens to mods</w:t>
      </w:r>
      <w:r w:rsidRPr="00AD066D">
        <w:rPr>
          <w:sz w:val="24"/>
          <w:szCs w:val="24"/>
        </w:rPr>
        <w:t xml:space="preserve"> was far more common than that of the reverse, and that a majority of later generation device users reported use of a later generation device to “obtain a more satisfying hit.</w:t>
      </w:r>
      <w:r w:rsidR="00FF4850" w:rsidRPr="00AD066D">
        <w:rPr>
          <w:sz w:val="24"/>
          <w:szCs w:val="24"/>
        </w:rPr>
        <w:t>”</w:t>
      </w:r>
      <w:r w:rsidRPr="00AD066D">
        <w:rPr>
          <w:sz w:val="24"/>
          <w:szCs w:val="24"/>
        </w:rPr>
        <w:fldChar w:fldCharType="begin">
          <w:fldData xml:space="preserve">PEVuZE5vdGU+PENpdGU+PEF1dGhvcj5ZaW5nc3Q8L0F1dGhvcj48WWVhcj4yMDE1PC9ZZWFyPjxS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ZaW5nc3Q8L0F1dGhvcj48WWVhcj4yMDE1PC9ZZWFyPjxS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Pr="00AD066D">
        <w:rPr>
          <w:sz w:val="24"/>
          <w:szCs w:val="24"/>
        </w:rPr>
      </w:r>
      <w:r w:rsidRPr="00AD066D">
        <w:rPr>
          <w:sz w:val="24"/>
          <w:szCs w:val="24"/>
        </w:rPr>
        <w:fldChar w:fldCharType="separate"/>
      </w:r>
      <w:r w:rsidR="00FF4850" w:rsidRPr="00AD066D">
        <w:rPr>
          <w:noProof/>
          <w:sz w:val="24"/>
          <w:szCs w:val="24"/>
          <w:vertAlign w:val="superscript"/>
        </w:rPr>
        <w:t>30,31</w:t>
      </w:r>
      <w:r w:rsidRPr="00AD066D">
        <w:rPr>
          <w:sz w:val="24"/>
          <w:szCs w:val="24"/>
        </w:rPr>
        <w:fldChar w:fldCharType="end"/>
      </w:r>
      <w:r w:rsidRPr="00AD066D">
        <w:rPr>
          <w:sz w:val="24"/>
          <w:szCs w:val="24"/>
        </w:rPr>
        <w:t xml:space="preserve"> Given the higher rates of nicotine delivery of later generation devices, our findings that mods are associated with greater frequency of cigarette smoking at follow-up could be explained by higher levels of nicotine consumption and nicotine dependence in these individuals. </w:t>
      </w:r>
      <w:r w:rsidR="00A04C73" w:rsidRPr="00AD066D">
        <w:rPr>
          <w:sz w:val="24"/>
          <w:szCs w:val="24"/>
        </w:rPr>
        <w:t xml:space="preserve">Exposure to greater levels of nicotine </w:t>
      </w:r>
      <w:r w:rsidR="001561AE" w:rsidRPr="00AD066D">
        <w:rPr>
          <w:sz w:val="24"/>
          <w:szCs w:val="24"/>
        </w:rPr>
        <w:t>may increase dependence on nicotine and thereby result in increases in smoking behavior to attain sufficient nicotine levels.</w:t>
      </w:r>
      <w:r w:rsidR="005D37CF" w:rsidRPr="00AD066D">
        <w:rPr>
          <w:sz w:val="24"/>
          <w:szCs w:val="24"/>
        </w:rPr>
        <w:t xml:space="preserve"> Alternatively, adolescents and young adults may enjoy the sensations that accompany nicotine use and </w:t>
      </w:r>
      <w:r w:rsidR="005D37CF" w:rsidRPr="00AD066D">
        <w:rPr>
          <w:sz w:val="24"/>
          <w:szCs w:val="24"/>
        </w:rPr>
        <w:lastRenderedPageBreak/>
        <w:t>seek out other forms of nicotine.</w:t>
      </w:r>
      <w:r w:rsidR="001561AE" w:rsidRPr="00AD066D">
        <w:rPr>
          <w:sz w:val="24"/>
          <w:szCs w:val="24"/>
        </w:rPr>
        <w:t xml:space="preserve"> </w:t>
      </w:r>
      <w:r w:rsidR="004F55A7" w:rsidRPr="00AD066D">
        <w:rPr>
          <w:sz w:val="24"/>
          <w:szCs w:val="24"/>
        </w:rPr>
        <w:t>Findings of s</w:t>
      </w:r>
      <w:r w:rsidR="001561AE" w:rsidRPr="00AD066D">
        <w:rPr>
          <w:sz w:val="24"/>
          <w:szCs w:val="24"/>
        </w:rPr>
        <w:t xml:space="preserve">everal </w:t>
      </w:r>
      <w:r w:rsidR="00017962" w:rsidRPr="00AD066D">
        <w:rPr>
          <w:sz w:val="24"/>
          <w:szCs w:val="24"/>
        </w:rPr>
        <w:t>smoke-machine</w:t>
      </w:r>
      <w:r w:rsidR="001561AE" w:rsidRPr="00AD066D">
        <w:rPr>
          <w:sz w:val="24"/>
          <w:szCs w:val="24"/>
        </w:rPr>
        <w:t xml:space="preserve"> studies</w:t>
      </w:r>
      <w:r w:rsidRPr="00AD066D">
        <w:rPr>
          <w:sz w:val="24"/>
          <w:szCs w:val="24"/>
        </w:rPr>
        <w:fldChar w:fldCharType="begin">
          <w:fldData xml:space="preserve">PEVuZE5vdGU+PENpdGU+PEF1dGhvcj5EZVZpdG88L0F1dGhvcj48WWVhcj4yMDE4PC9ZZWFyPjxS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EZVZpdG88L0F1dGhvcj48WWVhcj4yMDE4PC9ZZWFyPjxS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Pr="00AD066D">
        <w:rPr>
          <w:sz w:val="24"/>
          <w:szCs w:val="24"/>
        </w:rPr>
      </w:r>
      <w:r w:rsidRPr="00AD066D">
        <w:rPr>
          <w:sz w:val="24"/>
          <w:szCs w:val="24"/>
        </w:rPr>
        <w:fldChar w:fldCharType="separate"/>
      </w:r>
      <w:r w:rsidR="00FF4850" w:rsidRPr="00AD066D">
        <w:rPr>
          <w:noProof/>
          <w:sz w:val="24"/>
          <w:szCs w:val="24"/>
          <w:vertAlign w:val="superscript"/>
        </w:rPr>
        <w:t>31-33</w:t>
      </w:r>
      <w:r w:rsidRPr="00AD066D">
        <w:rPr>
          <w:sz w:val="24"/>
          <w:szCs w:val="24"/>
        </w:rPr>
        <w:fldChar w:fldCharType="end"/>
      </w:r>
      <w:r w:rsidRPr="00AD066D">
        <w:rPr>
          <w:sz w:val="24"/>
          <w:szCs w:val="24"/>
        </w:rPr>
        <w:t xml:space="preserve"> and lab</w:t>
      </w:r>
      <w:r w:rsidR="003A5B7C" w:rsidRPr="00AD066D">
        <w:rPr>
          <w:sz w:val="24"/>
          <w:szCs w:val="24"/>
        </w:rPr>
        <w:t>oratory</w:t>
      </w:r>
      <w:r w:rsidRPr="00AD066D">
        <w:rPr>
          <w:sz w:val="24"/>
          <w:szCs w:val="24"/>
        </w:rPr>
        <w:t xml:space="preserve"> studies</w:t>
      </w:r>
      <w:r w:rsidRPr="00AD066D">
        <w:rPr>
          <w:sz w:val="24"/>
          <w:szCs w:val="24"/>
        </w:rPr>
        <w:fldChar w:fldCharType="begin">
          <w:fldData xml:space="preserve">PEVuZE5vdGU+PENpdGU+PEF1dGhvcj5NZWxzdHJvbTwvQXV0aG9yPjxZZWFyPjIwMTc8L1llYXI+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NZWxzdHJvbTwvQXV0aG9yPjxZZWFyPjIwMTc8L1llYXI+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Pr="00AD066D">
        <w:rPr>
          <w:sz w:val="24"/>
          <w:szCs w:val="24"/>
        </w:rPr>
      </w:r>
      <w:r w:rsidRPr="00AD066D">
        <w:rPr>
          <w:sz w:val="24"/>
          <w:szCs w:val="24"/>
        </w:rPr>
        <w:fldChar w:fldCharType="separate"/>
      </w:r>
      <w:r w:rsidR="00FF4850" w:rsidRPr="00AD066D">
        <w:rPr>
          <w:noProof/>
          <w:sz w:val="24"/>
          <w:szCs w:val="24"/>
          <w:vertAlign w:val="superscript"/>
        </w:rPr>
        <w:t>31,34,35</w:t>
      </w:r>
      <w:r w:rsidRPr="00AD066D">
        <w:rPr>
          <w:sz w:val="24"/>
          <w:szCs w:val="24"/>
        </w:rPr>
        <w:fldChar w:fldCharType="end"/>
      </w:r>
      <w:r w:rsidR="001561AE" w:rsidRPr="00AD066D">
        <w:rPr>
          <w:sz w:val="24"/>
          <w:szCs w:val="24"/>
        </w:rPr>
        <w:t xml:space="preserve"> have </w:t>
      </w:r>
      <w:r w:rsidR="004F55A7" w:rsidRPr="00AD066D">
        <w:rPr>
          <w:sz w:val="24"/>
          <w:szCs w:val="24"/>
        </w:rPr>
        <w:t>shown</w:t>
      </w:r>
      <w:r w:rsidR="001561AE" w:rsidRPr="00AD066D">
        <w:rPr>
          <w:sz w:val="24"/>
          <w:szCs w:val="24"/>
        </w:rPr>
        <w:t xml:space="preserve"> that </w:t>
      </w:r>
      <w:r w:rsidR="00017962" w:rsidRPr="00AD066D">
        <w:rPr>
          <w:sz w:val="24"/>
          <w:szCs w:val="24"/>
        </w:rPr>
        <w:t xml:space="preserve">later generation devices </w:t>
      </w:r>
      <w:r w:rsidR="00DD29FA" w:rsidRPr="00AD066D">
        <w:rPr>
          <w:sz w:val="24"/>
          <w:szCs w:val="24"/>
        </w:rPr>
        <w:t xml:space="preserve">(e.g., “mods”) </w:t>
      </w:r>
      <w:r w:rsidR="00017962" w:rsidRPr="00AD066D">
        <w:rPr>
          <w:sz w:val="24"/>
          <w:szCs w:val="24"/>
        </w:rPr>
        <w:t>produce a greater volume of aerosol and higher nicotine yield</w:t>
      </w:r>
      <w:r w:rsidR="00DD29FA" w:rsidRPr="00AD066D">
        <w:rPr>
          <w:sz w:val="24"/>
          <w:szCs w:val="24"/>
        </w:rPr>
        <w:t xml:space="preserve"> than earlier generation devices (e.g., </w:t>
      </w:r>
      <w:proofErr w:type="spellStart"/>
      <w:r w:rsidR="00DD29FA" w:rsidRPr="00AD066D">
        <w:rPr>
          <w:sz w:val="24"/>
          <w:szCs w:val="24"/>
        </w:rPr>
        <w:t>cigalikes</w:t>
      </w:r>
      <w:proofErr w:type="spellEnd"/>
      <w:r w:rsidR="00DD29FA" w:rsidRPr="00AD066D">
        <w:rPr>
          <w:sz w:val="24"/>
          <w:szCs w:val="24"/>
        </w:rPr>
        <w:t xml:space="preserve"> or </w:t>
      </w:r>
      <w:r w:rsidRPr="00AD066D">
        <w:rPr>
          <w:sz w:val="24"/>
          <w:szCs w:val="24"/>
        </w:rPr>
        <w:t>pen-like devices</w:t>
      </w:r>
      <w:r w:rsidR="00DD29FA" w:rsidRPr="00AD066D">
        <w:rPr>
          <w:sz w:val="24"/>
          <w:szCs w:val="24"/>
        </w:rPr>
        <w:t>)</w:t>
      </w:r>
      <w:r w:rsidR="00017962" w:rsidRPr="00AD066D">
        <w:rPr>
          <w:sz w:val="24"/>
          <w:szCs w:val="24"/>
        </w:rPr>
        <w:t xml:space="preserve">, </w:t>
      </w:r>
      <w:r w:rsidRPr="00AD066D">
        <w:rPr>
          <w:sz w:val="24"/>
          <w:szCs w:val="24"/>
        </w:rPr>
        <w:t>even when nicotine in the e-cigarette solution is held constant.</w:t>
      </w:r>
      <w:r w:rsidR="00813D9A" w:rsidRPr="00AD066D">
        <w:rPr>
          <w:sz w:val="24"/>
          <w:szCs w:val="24"/>
        </w:rPr>
        <w:t xml:space="preserve"> </w:t>
      </w:r>
      <w:r w:rsidR="00B675BD" w:rsidRPr="00AD066D">
        <w:rPr>
          <w:sz w:val="24"/>
          <w:szCs w:val="24"/>
        </w:rPr>
        <w:t xml:space="preserve">While nicotine dependence may explain part of this association, it remains unclear </w:t>
      </w:r>
      <w:r w:rsidR="00727023" w:rsidRPr="00AD066D">
        <w:rPr>
          <w:sz w:val="24"/>
          <w:szCs w:val="24"/>
        </w:rPr>
        <w:t>as to why those using a device that efficiently delivers nicotine would begin or maintain use of combustible cigarette products.</w:t>
      </w:r>
      <w:r w:rsidR="00742566" w:rsidRPr="00AD066D">
        <w:rPr>
          <w:sz w:val="24"/>
          <w:szCs w:val="24"/>
        </w:rPr>
        <w:t xml:space="preserve">  </w:t>
      </w:r>
    </w:p>
    <w:p w14:paraId="0878B67D" w14:textId="1A53B5A0" w:rsidR="00D162AD" w:rsidRPr="00AD066D" w:rsidRDefault="003A5B7C" w:rsidP="0030149A">
      <w:pPr>
        <w:spacing w:line="480" w:lineRule="auto"/>
        <w:ind w:firstLine="720"/>
        <w:rPr>
          <w:sz w:val="24"/>
          <w:szCs w:val="24"/>
        </w:rPr>
      </w:pPr>
      <w:r w:rsidRPr="00AD066D">
        <w:rPr>
          <w:sz w:val="24"/>
          <w:szCs w:val="24"/>
        </w:rPr>
        <w:t xml:space="preserve">We hypothesized </w:t>
      </w:r>
      <w:r w:rsidR="00727023" w:rsidRPr="00AD066D">
        <w:rPr>
          <w:sz w:val="24"/>
          <w:szCs w:val="24"/>
        </w:rPr>
        <w:t xml:space="preserve">that </w:t>
      </w:r>
      <w:r w:rsidRPr="00AD066D">
        <w:rPr>
          <w:sz w:val="24"/>
          <w:szCs w:val="24"/>
        </w:rPr>
        <w:t xml:space="preserve">use of </w:t>
      </w:r>
      <w:r w:rsidR="00727023" w:rsidRPr="00AD066D">
        <w:rPr>
          <w:sz w:val="24"/>
          <w:szCs w:val="24"/>
        </w:rPr>
        <w:t>e-cigarette</w:t>
      </w:r>
      <w:r w:rsidRPr="00AD066D">
        <w:rPr>
          <w:sz w:val="24"/>
          <w:szCs w:val="24"/>
        </w:rPr>
        <w:t xml:space="preserve"> </w:t>
      </w:r>
      <w:r w:rsidR="00FF4850" w:rsidRPr="00AD066D">
        <w:rPr>
          <w:sz w:val="24"/>
          <w:szCs w:val="24"/>
        </w:rPr>
        <w:t xml:space="preserve">solutions </w:t>
      </w:r>
      <w:r w:rsidRPr="00AD066D">
        <w:rPr>
          <w:sz w:val="24"/>
          <w:szCs w:val="24"/>
        </w:rPr>
        <w:t xml:space="preserve">with nicotine would </w:t>
      </w:r>
      <w:r w:rsidR="00727023" w:rsidRPr="00AD066D">
        <w:rPr>
          <w:sz w:val="24"/>
          <w:szCs w:val="24"/>
        </w:rPr>
        <w:t xml:space="preserve">be associated with </w:t>
      </w:r>
      <w:r w:rsidRPr="00AD066D">
        <w:rPr>
          <w:sz w:val="24"/>
          <w:szCs w:val="24"/>
        </w:rPr>
        <w:t xml:space="preserve">subsequent </w:t>
      </w:r>
      <w:r w:rsidR="00727023" w:rsidRPr="00AD066D">
        <w:rPr>
          <w:sz w:val="24"/>
          <w:szCs w:val="24"/>
        </w:rPr>
        <w:t>greater frequency of cigarette smoking</w:t>
      </w:r>
      <w:r w:rsidRPr="00AD066D">
        <w:rPr>
          <w:sz w:val="24"/>
          <w:szCs w:val="24"/>
        </w:rPr>
        <w:t xml:space="preserve">, because </w:t>
      </w:r>
      <w:r w:rsidR="00727023" w:rsidRPr="00AD066D">
        <w:rPr>
          <w:sz w:val="24"/>
          <w:szCs w:val="24"/>
        </w:rPr>
        <w:t xml:space="preserve">nicotine </w:t>
      </w:r>
      <w:r w:rsidRPr="00AD066D">
        <w:rPr>
          <w:sz w:val="24"/>
          <w:szCs w:val="24"/>
        </w:rPr>
        <w:t xml:space="preserve">would cause </w:t>
      </w:r>
      <w:r w:rsidR="00727023" w:rsidRPr="00AD066D">
        <w:rPr>
          <w:sz w:val="24"/>
          <w:szCs w:val="24"/>
        </w:rPr>
        <w:t>dependence</w:t>
      </w:r>
      <w:r w:rsidR="00457844" w:rsidRPr="00AD066D">
        <w:rPr>
          <w:sz w:val="24"/>
          <w:szCs w:val="24"/>
        </w:rPr>
        <w:t>, but differences in cigarettes smoked were small and not statistically significant</w:t>
      </w:r>
      <w:r w:rsidR="00FF4850" w:rsidRPr="00AD066D">
        <w:rPr>
          <w:sz w:val="24"/>
          <w:szCs w:val="24"/>
        </w:rPr>
        <w:t xml:space="preserve"> after adjustment for the type of device used</w:t>
      </w:r>
      <w:r w:rsidR="00727023" w:rsidRPr="00AD066D">
        <w:rPr>
          <w:sz w:val="24"/>
          <w:szCs w:val="24"/>
        </w:rPr>
        <w:t xml:space="preserve">. </w:t>
      </w:r>
      <w:r w:rsidR="00BD7DE9" w:rsidRPr="00AD066D">
        <w:rPr>
          <w:sz w:val="24"/>
          <w:szCs w:val="24"/>
        </w:rPr>
        <w:t xml:space="preserve">The level of </w:t>
      </w:r>
      <w:r w:rsidR="00813D9A" w:rsidRPr="00AD066D">
        <w:rPr>
          <w:sz w:val="24"/>
          <w:szCs w:val="24"/>
        </w:rPr>
        <w:t xml:space="preserve">nicotine in the </w:t>
      </w:r>
      <w:proofErr w:type="spellStart"/>
      <w:r w:rsidR="00FF4850" w:rsidRPr="00AD066D">
        <w:rPr>
          <w:sz w:val="24"/>
          <w:szCs w:val="24"/>
        </w:rPr>
        <w:t>eliquid</w:t>
      </w:r>
      <w:proofErr w:type="spellEnd"/>
      <w:r w:rsidR="00813D9A" w:rsidRPr="00AD066D">
        <w:rPr>
          <w:sz w:val="24"/>
          <w:szCs w:val="24"/>
        </w:rPr>
        <w:t xml:space="preserve"> </w:t>
      </w:r>
      <w:r w:rsidR="0008004C" w:rsidRPr="00AD066D">
        <w:rPr>
          <w:sz w:val="24"/>
          <w:szCs w:val="24"/>
        </w:rPr>
        <w:t>has been shown to</w:t>
      </w:r>
      <w:r w:rsidR="00813D9A" w:rsidRPr="00AD066D">
        <w:rPr>
          <w:sz w:val="24"/>
          <w:szCs w:val="24"/>
        </w:rPr>
        <w:t xml:space="preserve"> impact nicotine delivery</w:t>
      </w:r>
      <w:r w:rsidRPr="00AD066D">
        <w:rPr>
          <w:sz w:val="24"/>
          <w:szCs w:val="24"/>
        </w:rPr>
        <w:t>,</w:t>
      </w:r>
      <w:r w:rsidR="005C568D" w:rsidRPr="00AD066D">
        <w:rPr>
          <w:sz w:val="24"/>
          <w:szCs w:val="24"/>
        </w:rPr>
        <w:fldChar w:fldCharType="begin">
          <w:fldData xml:space="preserve">PEVuZE5vdGU+PENpdGU+PEF1dGhvcj5Mb3BlejwvQXV0aG9yPjxZZWFyPjIwMTY8L1llYXI+PFJl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Mb3BlejwvQXV0aG9yPjxZZWFyPjIwMTY8L1llYXI+PFJl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005C568D" w:rsidRPr="00AD066D">
        <w:rPr>
          <w:sz w:val="24"/>
          <w:szCs w:val="24"/>
        </w:rPr>
      </w:r>
      <w:r w:rsidR="005C568D" w:rsidRPr="00AD066D">
        <w:rPr>
          <w:sz w:val="24"/>
          <w:szCs w:val="24"/>
        </w:rPr>
        <w:fldChar w:fldCharType="separate"/>
      </w:r>
      <w:r w:rsidR="00FF4850" w:rsidRPr="00AD066D">
        <w:rPr>
          <w:noProof/>
          <w:sz w:val="24"/>
          <w:szCs w:val="24"/>
          <w:vertAlign w:val="superscript"/>
        </w:rPr>
        <w:t>36-38</w:t>
      </w:r>
      <w:r w:rsidR="005C568D" w:rsidRPr="00AD066D">
        <w:rPr>
          <w:sz w:val="24"/>
          <w:szCs w:val="24"/>
        </w:rPr>
        <w:fldChar w:fldCharType="end"/>
      </w:r>
      <w:r w:rsidR="00BD7DE9" w:rsidRPr="00AD066D">
        <w:rPr>
          <w:sz w:val="24"/>
          <w:szCs w:val="24"/>
        </w:rPr>
        <w:t xml:space="preserve"> </w:t>
      </w:r>
      <w:r w:rsidR="00EB0BBD" w:rsidRPr="00AD066D">
        <w:rPr>
          <w:sz w:val="24"/>
          <w:szCs w:val="24"/>
        </w:rPr>
        <w:t>and p</w:t>
      </w:r>
      <w:r w:rsidR="0008004C" w:rsidRPr="00AD066D">
        <w:rPr>
          <w:sz w:val="24"/>
          <w:szCs w:val="24"/>
        </w:rPr>
        <w:t>revious studies have reported that level of nicotine in e-cigarette</w:t>
      </w:r>
      <w:r w:rsidR="00EB0BBD" w:rsidRPr="00AD066D">
        <w:rPr>
          <w:sz w:val="24"/>
          <w:szCs w:val="24"/>
        </w:rPr>
        <w:t xml:space="preserve"> </w:t>
      </w:r>
      <w:proofErr w:type="spellStart"/>
      <w:r w:rsidR="00FF4850" w:rsidRPr="00AD066D">
        <w:rPr>
          <w:sz w:val="24"/>
          <w:szCs w:val="24"/>
        </w:rPr>
        <w:t>eliquid</w:t>
      </w:r>
      <w:proofErr w:type="spellEnd"/>
      <w:r w:rsidR="0008004C" w:rsidRPr="00AD066D">
        <w:rPr>
          <w:sz w:val="24"/>
          <w:szCs w:val="24"/>
        </w:rPr>
        <w:t xml:space="preserve"> was associated with frequency of e-cigarette use, cigarette use, and likelihood of cigarette initiation</w:t>
      </w:r>
      <w:r w:rsidR="00FB1AFB" w:rsidRPr="00AD066D">
        <w:rPr>
          <w:sz w:val="24"/>
          <w:szCs w:val="24"/>
        </w:rPr>
        <w:t>.</w:t>
      </w:r>
      <w:r w:rsidR="00DE6B58" w:rsidRPr="00AD066D">
        <w:rPr>
          <w:sz w:val="24"/>
          <w:szCs w:val="24"/>
        </w:rPr>
        <w:fldChar w:fldCharType="begin">
          <w:fldData xml:space="preserve">PEVuZE5vdGU+PENpdGU+PEF1dGhvcj5Hb2xkZW5zb248L0F1dGhvcj48WWVhcj4yMDE3PC9ZZWFy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==
</w:fldData>
        </w:fldChar>
      </w:r>
      <w:r w:rsidR="00FB1AFB" w:rsidRPr="00AD066D">
        <w:rPr>
          <w:sz w:val="24"/>
          <w:szCs w:val="24"/>
        </w:rPr>
        <w:instrText xml:space="preserve"> ADDIN EN.CITE </w:instrText>
      </w:r>
      <w:r w:rsidR="00FB1AFB" w:rsidRPr="00AD066D">
        <w:rPr>
          <w:sz w:val="24"/>
          <w:szCs w:val="24"/>
        </w:rPr>
        <w:fldChar w:fldCharType="begin">
          <w:fldData xml:space="preserve">PEVuZE5vdGU+PENpdGU+PEF1dGhvcj5Hb2xkZW5zb248L0F1dGhvcj48WWVhcj4yMDE3PC9ZZWFy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==
</w:fldData>
        </w:fldChar>
      </w:r>
      <w:r w:rsidR="00FB1AFB" w:rsidRPr="00AD066D">
        <w:rPr>
          <w:sz w:val="24"/>
          <w:szCs w:val="24"/>
        </w:rPr>
        <w:instrText xml:space="preserve"> ADDIN EN.CITE.DATA </w:instrText>
      </w:r>
      <w:r w:rsidR="00FB1AFB" w:rsidRPr="00AD066D">
        <w:rPr>
          <w:sz w:val="24"/>
          <w:szCs w:val="24"/>
        </w:rPr>
      </w:r>
      <w:r w:rsidR="00FB1AFB" w:rsidRPr="00AD066D">
        <w:rPr>
          <w:sz w:val="24"/>
          <w:szCs w:val="24"/>
        </w:rPr>
        <w:fldChar w:fldCharType="end"/>
      </w:r>
      <w:r w:rsidR="00DE6B58" w:rsidRPr="00AD066D">
        <w:rPr>
          <w:sz w:val="24"/>
          <w:szCs w:val="24"/>
        </w:rPr>
      </w:r>
      <w:r w:rsidR="00DE6B58" w:rsidRPr="00AD066D">
        <w:rPr>
          <w:sz w:val="24"/>
          <w:szCs w:val="24"/>
        </w:rPr>
        <w:fldChar w:fldCharType="separate"/>
      </w:r>
      <w:r w:rsidR="00DE6B58" w:rsidRPr="00AD066D">
        <w:rPr>
          <w:noProof/>
          <w:sz w:val="24"/>
          <w:szCs w:val="24"/>
          <w:vertAlign w:val="superscript"/>
        </w:rPr>
        <w:t>17,24</w:t>
      </w:r>
      <w:r w:rsidR="00DE6B58" w:rsidRPr="00AD066D">
        <w:rPr>
          <w:sz w:val="24"/>
          <w:szCs w:val="24"/>
        </w:rPr>
        <w:fldChar w:fldCharType="end"/>
      </w:r>
      <w:r w:rsidR="0008004C" w:rsidRPr="00AD066D">
        <w:rPr>
          <w:sz w:val="24"/>
          <w:szCs w:val="24"/>
        </w:rPr>
        <w:t xml:space="preserve"> However, no prior studies examining this association have accounted for the type of device used. It is possible that </w:t>
      </w:r>
      <w:r w:rsidR="00EB0BBD" w:rsidRPr="00AD066D">
        <w:rPr>
          <w:sz w:val="24"/>
          <w:szCs w:val="24"/>
        </w:rPr>
        <w:t xml:space="preserve">use of </w:t>
      </w:r>
      <w:proofErr w:type="spellStart"/>
      <w:r w:rsidR="00FF4850" w:rsidRPr="00AD066D">
        <w:rPr>
          <w:sz w:val="24"/>
          <w:szCs w:val="24"/>
        </w:rPr>
        <w:t>eliquid</w:t>
      </w:r>
      <w:r w:rsidR="00EB0BBD" w:rsidRPr="00AD066D">
        <w:rPr>
          <w:sz w:val="24"/>
          <w:szCs w:val="24"/>
        </w:rPr>
        <w:t>s</w:t>
      </w:r>
      <w:proofErr w:type="spellEnd"/>
      <w:r w:rsidR="00EB0BBD" w:rsidRPr="00AD066D">
        <w:rPr>
          <w:sz w:val="24"/>
          <w:szCs w:val="24"/>
        </w:rPr>
        <w:t xml:space="preserve"> with </w:t>
      </w:r>
      <w:r w:rsidR="0008004C" w:rsidRPr="00AD066D">
        <w:rPr>
          <w:sz w:val="24"/>
          <w:szCs w:val="24"/>
        </w:rPr>
        <w:t xml:space="preserve">nicotine was </w:t>
      </w:r>
      <w:r w:rsidR="00EB0BBD" w:rsidRPr="00AD066D">
        <w:rPr>
          <w:sz w:val="24"/>
          <w:szCs w:val="24"/>
        </w:rPr>
        <w:t>not</w:t>
      </w:r>
      <w:r w:rsidR="0008004C" w:rsidRPr="00AD066D">
        <w:rPr>
          <w:sz w:val="24"/>
          <w:szCs w:val="24"/>
        </w:rPr>
        <w:t xml:space="preserve"> associated with number of cigarettes smoked because the type of device was </w:t>
      </w:r>
      <w:r w:rsidR="00EB0BBD" w:rsidRPr="00AD066D">
        <w:rPr>
          <w:sz w:val="24"/>
          <w:szCs w:val="24"/>
        </w:rPr>
        <w:t xml:space="preserve">a better predictor of </w:t>
      </w:r>
      <w:r w:rsidR="006730B8" w:rsidRPr="00AD066D">
        <w:rPr>
          <w:sz w:val="24"/>
          <w:szCs w:val="24"/>
        </w:rPr>
        <w:t xml:space="preserve">effective </w:t>
      </w:r>
      <w:r w:rsidR="00EB0BBD" w:rsidRPr="00AD066D">
        <w:rPr>
          <w:sz w:val="24"/>
          <w:szCs w:val="24"/>
        </w:rPr>
        <w:t xml:space="preserve">nicotine </w:t>
      </w:r>
      <w:r w:rsidR="006730B8" w:rsidRPr="00AD066D">
        <w:rPr>
          <w:sz w:val="24"/>
          <w:szCs w:val="24"/>
        </w:rPr>
        <w:t>dose</w:t>
      </w:r>
      <w:r w:rsidR="0008004C" w:rsidRPr="00AD066D">
        <w:rPr>
          <w:sz w:val="24"/>
          <w:szCs w:val="24"/>
        </w:rPr>
        <w:t xml:space="preserve"> than whether participants </w:t>
      </w:r>
      <w:r w:rsidR="00EB0BBD" w:rsidRPr="00AD066D">
        <w:rPr>
          <w:sz w:val="24"/>
          <w:szCs w:val="24"/>
        </w:rPr>
        <w:t xml:space="preserve">reported </w:t>
      </w:r>
      <w:r w:rsidR="0008004C" w:rsidRPr="00AD066D">
        <w:rPr>
          <w:sz w:val="24"/>
          <w:szCs w:val="24"/>
        </w:rPr>
        <w:t xml:space="preserve">using nicotine. </w:t>
      </w:r>
      <w:r w:rsidR="00EB0BBD" w:rsidRPr="00AD066D">
        <w:rPr>
          <w:sz w:val="24"/>
          <w:szCs w:val="24"/>
        </w:rPr>
        <w:t>Participants</w:t>
      </w:r>
      <w:r w:rsidR="0008004C" w:rsidRPr="00AD066D">
        <w:rPr>
          <w:sz w:val="24"/>
          <w:szCs w:val="24"/>
        </w:rPr>
        <w:t xml:space="preserve"> who reported using e-cigarettes without nicotine may </w:t>
      </w:r>
      <w:r w:rsidR="00EB0BBD" w:rsidRPr="00AD066D">
        <w:rPr>
          <w:sz w:val="24"/>
          <w:szCs w:val="24"/>
        </w:rPr>
        <w:t xml:space="preserve">also </w:t>
      </w:r>
      <w:r w:rsidR="0008004C" w:rsidRPr="00AD066D">
        <w:rPr>
          <w:sz w:val="24"/>
          <w:szCs w:val="24"/>
        </w:rPr>
        <w:t xml:space="preserve">be </w:t>
      </w:r>
      <w:r w:rsidR="00EB0BBD" w:rsidRPr="00AD066D">
        <w:rPr>
          <w:sz w:val="24"/>
          <w:szCs w:val="24"/>
        </w:rPr>
        <w:t xml:space="preserve">exposed to nicotine </w:t>
      </w:r>
      <w:r w:rsidR="00FF4850" w:rsidRPr="00AD066D">
        <w:rPr>
          <w:sz w:val="24"/>
          <w:szCs w:val="24"/>
        </w:rPr>
        <w:t>-</w:t>
      </w:r>
      <w:r w:rsidR="0008004C" w:rsidRPr="00AD066D">
        <w:rPr>
          <w:sz w:val="24"/>
          <w:szCs w:val="24"/>
        </w:rPr>
        <w:t xml:space="preserve"> numerous </w:t>
      </w:r>
      <w:r w:rsidR="00EB0BBD" w:rsidRPr="00AD066D">
        <w:rPr>
          <w:sz w:val="24"/>
          <w:szCs w:val="24"/>
        </w:rPr>
        <w:t>studies have shown that</w:t>
      </w:r>
      <w:r w:rsidR="0008004C" w:rsidRPr="00AD066D">
        <w:rPr>
          <w:sz w:val="24"/>
          <w:szCs w:val="24"/>
        </w:rPr>
        <w:t xml:space="preserve"> solutions labeled “nicotine-free” </w:t>
      </w:r>
      <w:r w:rsidR="00EB0BBD" w:rsidRPr="00AD066D">
        <w:rPr>
          <w:sz w:val="24"/>
          <w:szCs w:val="24"/>
        </w:rPr>
        <w:t>may contain</w:t>
      </w:r>
      <w:r w:rsidR="0008004C" w:rsidRPr="00AD066D">
        <w:rPr>
          <w:sz w:val="24"/>
          <w:szCs w:val="24"/>
        </w:rPr>
        <w:t xml:space="preserve"> nicotine</w:t>
      </w:r>
      <w:r w:rsidR="00FF4850" w:rsidRPr="00AD066D">
        <w:rPr>
          <w:sz w:val="24"/>
          <w:szCs w:val="24"/>
        </w:rPr>
        <w:t>.</w:t>
      </w:r>
      <w:r w:rsidR="00CA4785" w:rsidRPr="00AD066D">
        <w:rPr>
          <w:sz w:val="24"/>
          <w:szCs w:val="24"/>
        </w:rPr>
        <w:fldChar w:fldCharType="begin">
          <w:fldData xml:space="preserve">PEVuZE5vdGU+PENpdGU+PEF1dGhvcj5FbC1IZWxsYW5pPC9BdXRob3I+PFllYXI+MjAxNTwvWWVh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FbC1IZWxsYW5pPC9BdXRob3I+PFllYXI+MjAxNTwvWWVh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00CA4785" w:rsidRPr="00AD066D">
        <w:rPr>
          <w:sz w:val="24"/>
          <w:szCs w:val="24"/>
        </w:rPr>
      </w:r>
      <w:r w:rsidR="00CA4785" w:rsidRPr="00AD066D">
        <w:rPr>
          <w:sz w:val="24"/>
          <w:szCs w:val="24"/>
        </w:rPr>
        <w:fldChar w:fldCharType="separate"/>
      </w:r>
      <w:r w:rsidR="00FF4850" w:rsidRPr="00AD066D">
        <w:rPr>
          <w:noProof/>
          <w:sz w:val="24"/>
          <w:szCs w:val="24"/>
          <w:vertAlign w:val="superscript"/>
        </w:rPr>
        <w:t>39-47</w:t>
      </w:r>
      <w:r w:rsidR="00CA4785" w:rsidRPr="00AD066D">
        <w:rPr>
          <w:sz w:val="24"/>
          <w:szCs w:val="24"/>
        </w:rPr>
        <w:fldChar w:fldCharType="end"/>
      </w:r>
      <w:r w:rsidR="0008004C" w:rsidRPr="00AD066D">
        <w:rPr>
          <w:sz w:val="24"/>
          <w:szCs w:val="24"/>
        </w:rPr>
        <w:t xml:space="preserve"> </w:t>
      </w:r>
      <w:r w:rsidR="00FF4850" w:rsidRPr="00AD066D">
        <w:rPr>
          <w:sz w:val="24"/>
          <w:szCs w:val="24"/>
        </w:rPr>
        <w:t>I</w:t>
      </w:r>
      <w:r w:rsidR="00457844" w:rsidRPr="00AD066D">
        <w:rPr>
          <w:sz w:val="24"/>
          <w:szCs w:val="24"/>
        </w:rPr>
        <w:t xml:space="preserve">t is also possible that if we had accurate estimates of </w:t>
      </w:r>
      <w:proofErr w:type="spellStart"/>
      <w:r w:rsidR="00457844" w:rsidRPr="00AD066D">
        <w:rPr>
          <w:sz w:val="24"/>
          <w:szCs w:val="24"/>
        </w:rPr>
        <w:t>eliquid</w:t>
      </w:r>
      <w:proofErr w:type="spellEnd"/>
      <w:r w:rsidR="00457844" w:rsidRPr="00AD066D">
        <w:rPr>
          <w:sz w:val="24"/>
          <w:szCs w:val="24"/>
        </w:rPr>
        <w:t xml:space="preserve"> nicotine concentration that stronger associations would have been observed with subsequent smoking. </w:t>
      </w:r>
      <w:r w:rsidR="00EB0BBD" w:rsidRPr="00AD066D">
        <w:rPr>
          <w:sz w:val="24"/>
          <w:szCs w:val="24"/>
        </w:rPr>
        <w:t xml:space="preserve">Although some studies have reported </w:t>
      </w:r>
      <w:r w:rsidR="00EB0BBD" w:rsidRPr="00AD066D">
        <w:rPr>
          <w:i/>
          <w:sz w:val="24"/>
          <w:szCs w:val="24"/>
        </w:rPr>
        <w:t>decreasing</w:t>
      </w:r>
      <w:r w:rsidR="00EB0BBD" w:rsidRPr="00AD066D">
        <w:rPr>
          <w:sz w:val="24"/>
          <w:szCs w:val="24"/>
        </w:rPr>
        <w:t xml:space="preserve"> levels of nicotine in </w:t>
      </w:r>
      <w:proofErr w:type="spellStart"/>
      <w:r w:rsidR="00FF4850" w:rsidRPr="00AD066D">
        <w:rPr>
          <w:sz w:val="24"/>
          <w:szCs w:val="24"/>
        </w:rPr>
        <w:t>eliquid</w:t>
      </w:r>
      <w:r w:rsidR="00EB0BBD" w:rsidRPr="00AD066D">
        <w:rPr>
          <w:sz w:val="24"/>
          <w:szCs w:val="24"/>
        </w:rPr>
        <w:t>s</w:t>
      </w:r>
      <w:proofErr w:type="spellEnd"/>
      <w:r w:rsidR="00EB0BBD" w:rsidRPr="00AD066D">
        <w:rPr>
          <w:sz w:val="24"/>
          <w:szCs w:val="24"/>
        </w:rPr>
        <w:t xml:space="preserve"> in later generation e-cigarette devices, the effective dose may </w:t>
      </w:r>
      <w:r w:rsidR="006730B8" w:rsidRPr="00AD066D">
        <w:rPr>
          <w:sz w:val="24"/>
          <w:szCs w:val="24"/>
        </w:rPr>
        <w:t>have been</w:t>
      </w:r>
      <w:r w:rsidR="00EB0BBD" w:rsidRPr="00AD066D">
        <w:rPr>
          <w:sz w:val="24"/>
          <w:szCs w:val="24"/>
        </w:rPr>
        <w:t xml:space="preserve"> greater from the more efficient and powerful later generation mod devices available at the time of this study.</w:t>
      </w:r>
      <w:r w:rsidR="00EB0BBD" w:rsidRPr="00AD066D">
        <w:rPr>
          <w:sz w:val="24"/>
          <w:szCs w:val="24"/>
        </w:rPr>
        <w:fldChar w:fldCharType="begin">
          <w:fldData xml:space="preserve">PEVuZE5vdGU+PENpdGU+PEF1dGhvcj5XYWdlbmVyPC9BdXRob3I+PFllYXI+MjAxNzwvWWVhcj48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</w:fldData>
        </w:fldChar>
      </w:r>
      <w:r w:rsidR="00FF4850" w:rsidRPr="00AD066D">
        <w:rPr>
          <w:sz w:val="24"/>
          <w:szCs w:val="24"/>
        </w:rPr>
        <w:instrText xml:space="preserve"> ADDIN EN.CITE </w:instrText>
      </w:r>
      <w:r w:rsidR="00FF4850" w:rsidRPr="00AD066D">
        <w:rPr>
          <w:sz w:val="24"/>
          <w:szCs w:val="24"/>
        </w:rPr>
        <w:fldChar w:fldCharType="begin">
          <w:fldData xml:space="preserve">PEVuZE5vdGU+PENpdGU+PEF1dGhvcj5XYWdlbmVyPC9BdXRob3I+PFllYXI+MjAxNzwvWWVhcj48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</w:fldData>
        </w:fldChar>
      </w:r>
      <w:r w:rsidR="00FF4850" w:rsidRPr="00AD066D">
        <w:rPr>
          <w:sz w:val="24"/>
          <w:szCs w:val="24"/>
        </w:rPr>
        <w:instrText xml:space="preserve"> ADDIN EN.CITE.DATA </w:instrText>
      </w:r>
      <w:r w:rsidR="00FF4850" w:rsidRPr="00AD066D">
        <w:rPr>
          <w:sz w:val="24"/>
          <w:szCs w:val="24"/>
        </w:rPr>
      </w:r>
      <w:r w:rsidR="00FF4850" w:rsidRPr="00AD066D">
        <w:rPr>
          <w:sz w:val="24"/>
          <w:szCs w:val="24"/>
        </w:rPr>
        <w:fldChar w:fldCharType="end"/>
      </w:r>
      <w:r w:rsidR="00EB0BBD" w:rsidRPr="00AD066D">
        <w:rPr>
          <w:sz w:val="24"/>
          <w:szCs w:val="24"/>
        </w:rPr>
      </w:r>
      <w:r w:rsidR="00EB0BBD" w:rsidRPr="00AD066D">
        <w:rPr>
          <w:sz w:val="24"/>
          <w:szCs w:val="24"/>
        </w:rPr>
        <w:fldChar w:fldCharType="separate"/>
      </w:r>
      <w:r w:rsidR="00FF4850" w:rsidRPr="00AD066D">
        <w:rPr>
          <w:noProof/>
          <w:sz w:val="24"/>
          <w:szCs w:val="24"/>
          <w:vertAlign w:val="superscript"/>
        </w:rPr>
        <w:t>48</w:t>
      </w:r>
      <w:r w:rsidR="00EB0BBD" w:rsidRPr="00AD066D">
        <w:rPr>
          <w:sz w:val="24"/>
          <w:szCs w:val="24"/>
        </w:rPr>
        <w:fldChar w:fldCharType="end"/>
      </w:r>
      <w:r w:rsidR="00EB0BBD" w:rsidRPr="00AD066D">
        <w:rPr>
          <w:sz w:val="24"/>
          <w:szCs w:val="24"/>
        </w:rPr>
        <w:t xml:space="preserve"> </w:t>
      </w:r>
      <w:r w:rsidR="006730B8" w:rsidRPr="00AD066D">
        <w:rPr>
          <w:sz w:val="24"/>
          <w:szCs w:val="24"/>
        </w:rPr>
        <w:t xml:space="preserve">Further observational and experimental study is warranted to understand the relationship between nicotine level in </w:t>
      </w:r>
      <w:proofErr w:type="spellStart"/>
      <w:r w:rsidR="006730B8" w:rsidRPr="00AD066D">
        <w:rPr>
          <w:sz w:val="24"/>
          <w:szCs w:val="24"/>
        </w:rPr>
        <w:t>eliquids</w:t>
      </w:r>
      <w:proofErr w:type="spellEnd"/>
      <w:r w:rsidR="006730B8" w:rsidRPr="00AD066D">
        <w:rPr>
          <w:sz w:val="24"/>
          <w:szCs w:val="24"/>
        </w:rPr>
        <w:t>, device type and effective nicotine dose and dependence.</w:t>
      </w:r>
    </w:p>
    <w:p w14:paraId="09E7F45C" w14:textId="3B651604" w:rsidR="008A5423" w:rsidRPr="00AD066D" w:rsidRDefault="008A5423" w:rsidP="0030149A">
      <w:pPr>
        <w:spacing w:line="480" w:lineRule="auto"/>
        <w:rPr>
          <w:sz w:val="24"/>
          <w:szCs w:val="24"/>
        </w:rPr>
      </w:pPr>
      <w:r w:rsidRPr="00AD066D">
        <w:rPr>
          <w:b/>
          <w:sz w:val="24"/>
          <w:szCs w:val="24"/>
        </w:rPr>
        <w:tab/>
      </w:r>
      <w:r w:rsidRPr="00AD066D">
        <w:rPr>
          <w:sz w:val="24"/>
          <w:szCs w:val="24"/>
        </w:rPr>
        <w:t xml:space="preserve">This study is subject to some limitations. </w:t>
      </w:r>
      <w:r w:rsidR="00654735" w:rsidRPr="00AD066D">
        <w:rPr>
          <w:sz w:val="24"/>
          <w:szCs w:val="24"/>
        </w:rPr>
        <w:t>M</w:t>
      </w:r>
      <w:r w:rsidRPr="00AD066D">
        <w:rPr>
          <w:sz w:val="24"/>
          <w:szCs w:val="24"/>
        </w:rPr>
        <w:t xml:space="preserve">ost participants reported use of multiple non-traditional e-cigarette flavors which </w:t>
      </w:r>
      <w:r w:rsidR="001560F1" w:rsidRPr="00AD066D">
        <w:rPr>
          <w:sz w:val="24"/>
          <w:szCs w:val="24"/>
        </w:rPr>
        <w:t xml:space="preserve">a) </w:t>
      </w:r>
      <w:r w:rsidRPr="00AD066D">
        <w:rPr>
          <w:sz w:val="24"/>
          <w:szCs w:val="24"/>
        </w:rPr>
        <w:t xml:space="preserve">reduced power to detect differences between traditional and non-traditional flavors and </w:t>
      </w:r>
      <w:r w:rsidR="001560F1" w:rsidRPr="00AD066D">
        <w:rPr>
          <w:sz w:val="24"/>
          <w:szCs w:val="24"/>
        </w:rPr>
        <w:t xml:space="preserve">b) </w:t>
      </w:r>
      <w:r w:rsidRPr="00AD066D">
        <w:rPr>
          <w:sz w:val="24"/>
          <w:szCs w:val="24"/>
        </w:rPr>
        <w:t xml:space="preserve">did not permit for the evaluation of </w:t>
      </w:r>
      <w:r w:rsidR="001560F1" w:rsidRPr="00AD066D">
        <w:rPr>
          <w:sz w:val="24"/>
          <w:szCs w:val="24"/>
        </w:rPr>
        <w:t xml:space="preserve">the impact of </w:t>
      </w:r>
      <w:r w:rsidRPr="00AD066D">
        <w:rPr>
          <w:sz w:val="24"/>
          <w:szCs w:val="24"/>
        </w:rPr>
        <w:t xml:space="preserve">specific flavors (e.g., sweet vs. </w:t>
      </w:r>
      <w:r w:rsidR="001560F1" w:rsidRPr="00AD066D">
        <w:rPr>
          <w:sz w:val="24"/>
          <w:szCs w:val="24"/>
        </w:rPr>
        <w:t xml:space="preserve">fruit flavors) on the frequency of cigarette smoking. </w:t>
      </w:r>
      <w:r w:rsidR="00654735" w:rsidRPr="00AD066D">
        <w:rPr>
          <w:sz w:val="24"/>
          <w:szCs w:val="24"/>
        </w:rPr>
        <w:t>This</w:t>
      </w:r>
      <w:r w:rsidR="001560F1" w:rsidRPr="00AD066D">
        <w:rPr>
          <w:sz w:val="24"/>
          <w:szCs w:val="24"/>
        </w:rPr>
        <w:t xml:space="preserve"> study use</w:t>
      </w:r>
      <w:r w:rsidR="006730B8" w:rsidRPr="00AD066D">
        <w:rPr>
          <w:sz w:val="24"/>
          <w:szCs w:val="24"/>
        </w:rPr>
        <w:t>d</w:t>
      </w:r>
      <w:r w:rsidR="001560F1" w:rsidRPr="00AD066D">
        <w:rPr>
          <w:sz w:val="24"/>
          <w:szCs w:val="24"/>
        </w:rPr>
        <w:t xml:space="preserve"> data from a cohort study of young adults in Southern </w:t>
      </w:r>
      <w:r w:rsidR="001560F1" w:rsidRPr="00AD066D">
        <w:rPr>
          <w:sz w:val="24"/>
          <w:szCs w:val="24"/>
        </w:rPr>
        <w:lastRenderedPageBreak/>
        <w:t xml:space="preserve">California; as such, results may not be generalizable to younger adolescents or older adults, and may not generalize to other geographic regions within or outside of the United States </w:t>
      </w:r>
      <w:r w:rsidR="006730B8" w:rsidRPr="00AD066D">
        <w:rPr>
          <w:sz w:val="24"/>
          <w:szCs w:val="24"/>
        </w:rPr>
        <w:t>with</w:t>
      </w:r>
      <w:r w:rsidR="001560F1" w:rsidRPr="00AD066D">
        <w:rPr>
          <w:sz w:val="24"/>
          <w:szCs w:val="24"/>
        </w:rPr>
        <w:t xml:space="preserve"> different regulatory environments.</w:t>
      </w:r>
      <w:r w:rsidR="00FF4850" w:rsidRPr="00AD066D" w:rsidDel="00FF4850">
        <w:rPr>
          <w:sz w:val="24"/>
          <w:szCs w:val="24"/>
        </w:rPr>
        <w:t xml:space="preserve"> </w:t>
      </w:r>
      <w:r w:rsidR="009145FE" w:rsidRPr="00AD066D">
        <w:rPr>
          <w:sz w:val="24"/>
          <w:szCs w:val="24"/>
        </w:rPr>
        <w:t>An important limitation was that</w:t>
      </w:r>
      <w:r w:rsidR="00722FAB" w:rsidRPr="00AD066D">
        <w:rPr>
          <w:sz w:val="24"/>
          <w:szCs w:val="24"/>
        </w:rPr>
        <w:t xml:space="preserve"> t</w:t>
      </w:r>
      <w:r w:rsidR="008D4413" w:rsidRPr="00AD066D">
        <w:rPr>
          <w:sz w:val="24"/>
          <w:szCs w:val="24"/>
        </w:rPr>
        <w:t xml:space="preserve">he study </w:t>
      </w:r>
      <w:r w:rsidR="009145FE" w:rsidRPr="00AD066D">
        <w:rPr>
          <w:sz w:val="24"/>
          <w:szCs w:val="24"/>
        </w:rPr>
        <w:t xml:space="preserve">largely </w:t>
      </w:r>
      <w:r w:rsidR="008D4413" w:rsidRPr="00AD066D">
        <w:rPr>
          <w:sz w:val="24"/>
          <w:szCs w:val="24"/>
        </w:rPr>
        <w:t xml:space="preserve">took place prior to the popularization of pod-based e-cigarette products. Thus, continued research is needed to investigate whether and how such associations may change as the e-cigarette market evolves. </w:t>
      </w:r>
    </w:p>
    <w:p w14:paraId="7B1EBF80" w14:textId="77777777" w:rsidR="008A5423" w:rsidRPr="00AD066D" w:rsidRDefault="008A5423" w:rsidP="0030149A">
      <w:pPr>
        <w:spacing w:line="480" w:lineRule="auto"/>
        <w:rPr>
          <w:b/>
          <w:sz w:val="24"/>
          <w:szCs w:val="24"/>
        </w:rPr>
      </w:pPr>
    </w:p>
    <w:p w14:paraId="2F486FBF" w14:textId="046DF8A1" w:rsidR="00915705" w:rsidRPr="00AD066D" w:rsidRDefault="00915705" w:rsidP="0030149A">
      <w:pPr>
        <w:spacing w:line="480" w:lineRule="auto"/>
        <w:rPr>
          <w:b/>
          <w:sz w:val="24"/>
          <w:szCs w:val="24"/>
        </w:rPr>
      </w:pPr>
      <w:r w:rsidRPr="00AD066D">
        <w:rPr>
          <w:b/>
          <w:sz w:val="24"/>
          <w:szCs w:val="24"/>
        </w:rPr>
        <w:t>Conclusion</w:t>
      </w:r>
    </w:p>
    <w:p w14:paraId="30447D1B" w14:textId="6B7614C6" w:rsidR="00F7174C" w:rsidRPr="00AD066D" w:rsidRDefault="008A5423" w:rsidP="0030149A">
      <w:pPr>
        <w:spacing w:line="480" w:lineRule="auto"/>
        <w:rPr>
          <w:sz w:val="24"/>
          <w:szCs w:val="24"/>
        </w:rPr>
      </w:pPr>
      <w:r w:rsidRPr="00AD066D">
        <w:rPr>
          <w:sz w:val="24"/>
          <w:szCs w:val="24"/>
        </w:rPr>
        <w:t xml:space="preserve">Use of </w:t>
      </w:r>
      <w:r w:rsidR="00310B14" w:rsidRPr="00AD066D">
        <w:rPr>
          <w:sz w:val="24"/>
          <w:szCs w:val="24"/>
        </w:rPr>
        <w:t xml:space="preserve">mods (vs. </w:t>
      </w:r>
      <w:r w:rsidR="002478DD" w:rsidRPr="00AD066D">
        <w:rPr>
          <w:sz w:val="24"/>
          <w:szCs w:val="24"/>
        </w:rPr>
        <w:t>pen-like</w:t>
      </w:r>
      <w:r w:rsidR="009145FE" w:rsidRPr="00AD066D">
        <w:rPr>
          <w:sz w:val="24"/>
          <w:szCs w:val="24"/>
        </w:rPr>
        <w:t>) e-cigarette</w:t>
      </w:r>
      <w:r w:rsidR="002478DD" w:rsidRPr="00AD066D">
        <w:rPr>
          <w:sz w:val="24"/>
          <w:szCs w:val="24"/>
        </w:rPr>
        <w:t xml:space="preserve"> devices</w:t>
      </w:r>
      <w:r w:rsidR="00310B14" w:rsidRPr="00AD066D">
        <w:rPr>
          <w:sz w:val="24"/>
          <w:szCs w:val="24"/>
        </w:rPr>
        <w:t xml:space="preserve"> </w:t>
      </w:r>
      <w:r w:rsidRPr="00AD066D">
        <w:rPr>
          <w:sz w:val="24"/>
          <w:szCs w:val="24"/>
        </w:rPr>
        <w:t xml:space="preserve">was strongly, positively associated with the number of cigarettes smoked approximately 1 year later at </w:t>
      </w:r>
      <w:r w:rsidR="00B91B62" w:rsidRPr="00AD066D">
        <w:rPr>
          <w:sz w:val="24"/>
          <w:szCs w:val="24"/>
        </w:rPr>
        <w:t>follow-up</w:t>
      </w:r>
      <w:r w:rsidRPr="00AD066D">
        <w:rPr>
          <w:sz w:val="24"/>
          <w:szCs w:val="24"/>
        </w:rPr>
        <w:t xml:space="preserve">. </w:t>
      </w:r>
      <w:r w:rsidR="002478DD" w:rsidRPr="00AD066D">
        <w:rPr>
          <w:sz w:val="24"/>
          <w:szCs w:val="24"/>
        </w:rPr>
        <w:t xml:space="preserve">Additional research is needed to explore causal </w:t>
      </w:r>
      <w:r w:rsidR="009145FE" w:rsidRPr="00AD066D">
        <w:rPr>
          <w:sz w:val="24"/>
          <w:szCs w:val="24"/>
        </w:rPr>
        <w:t xml:space="preserve">pathways </w:t>
      </w:r>
      <w:r w:rsidR="002478DD" w:rsidRPr="00AD066D">
        <w:rPr>
          <w:sz w:val="24"/>
          <w:szCs w:val="24"/>
        </w:rPr>
        <w:t>for the observed associations.</w:t>
      </w:r>
      <w:r w:rsidR="00B5670F" w:rsidRPr="00AD066D">
        <w:rPr>
          <w:sz w:val="24"/>
          <w:szCs w:val="24"/>
        </w:rPr>
        <w:t xml:space="preserve"> If </w:t>
      </w:r>
      <w:r w:rsidR="009145FE" w:rsidRPr="00AD066D">
        <w:rPr>
          <w:sz w:val="24"/>
          <w:szCs w:val="24"/>
        </w:rPr>
        <w:t xml:space="preserve">these associations were </w:t>
      </w:r>
      <w:r w:rsidR="00B5670F" w:rsidRPr="00AD066D">
        <w:rPr>
          <w:sz w:val="24"/>
          <w:szCs w:val="24"/>
        </w:rPr>
        <w:t xml:space="preserve">causal, </w:t>
      </w:r>
      <w:r w:rsidR="009145FE" w:rsidRPr="00AD066D">
        <w:rPr>
          <w:sz w:val="24"/>
          <w:szCs w:val="24"/>
        </w:rPr>
        <w:t xml:space="preserve">device type and characteristics may be a </w:t>
      </w:r>
      <w:r w:rsidR="00B5670F" w:rsidRPr="00AD066D">
        <w:rPr>
          <w:sz w:val="24"/>
          <w:szCs w:val="24"/>
        </w:rPr>
        <w:t xml:space="preserve">target for regulation </w:t>
      </w:r>
      <w:r w:rsidR="009145FE" w:rsidRPr="00AD066D">
        <w:rPr>
          <w:sz w:val="24"/>
          <w:szCs w:val="24"/>
        </w:rPr>
        <w:t>to</w:t>
      </w:r>
      <w:r w:rsidR="00B5670F" w:rsidRPr="00AD066D">
        <w:rPr>
          <w:sz w:val="24"/>
          <w:szCs w:val="24"/>
        </w:rPr>
        <w:t xml:space="preserve"> reduce the burden of tobacco related disease that may result from adolescent and young adult vaping.</w:t>
      </w:r>
    </w:p>
    <w:p w14:paraId="286D8979" w14:textId="0D3FB988" w:rsidR="00F7174C" w:rsidRPr="00AD066D" w:rsidRDefault="00F7174C" w:rsidP="0030149A">
      <w:pPr>
        <w:spacing w:line="480" w:lineRule="auto"/>
        <w:rPr>
          <w:sz w:val="24"/>
          <w:szCs w:val="24"/>
        </w:rPr>
      </w:pPr>
    </w:p>
    <w:p w14:paraId="69054B2D" w14:textId="78CF7803" w:rsidR="0083664F" w:rsidRPr="00AD066D" w:rsidRDefault="0083664F" w:rsidP="00BB5A60">
      <w:pPr>
        <w:rPr>
          <w:sz w:val="24"/>
          <w:szCs w:val="24"/>
        </w:rPr>
      </w:pPr>
      <w:r w:rsidRPr="00AD066D">
        <w:rPr>
          <w:b/>
          <w:sz w:val="24"/>
          <w:szCs w:val="24"/>
        </w:rPr>
        <w:br w:type="page"/>
      </w:r>
    </w:p>
    <w:p w14:paraId="24EF3ADE" w14:textId="056E22F0" w:rsidR="00950406" w:rsidRPr="00AD066D" w:rsidRDefault="00D7256A" w:rsidP="00886AE1">
      <w:pPr>
        <w:rPr>
          <w:b/>
          <w:sz w:val="24"/>
          <w:szCs w:val="24"/>
        </w:rPr>
      </w:pPr>
      <w:r w:rsidRPr="00AD066D">
        <w:rPr>
          <w:b/>
          <w:sz w:val="24"/>
          <w:szCs w:val="24"/>
        </w:rPr>
        <w:lastRenderedPageBreak/>
        <w:t>References</w:t>
      </w:r>
    </w:p>
    <w:p w14:paraId="012A0C06" w14:textId="77777777" w:rsidR="00FF4850" w:rsidRPr="00AD066D" w:rsidRDefault="00950406"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rPr>
        <w:fldChar w:fldCharType="begin"/>
      </w:r>
      <w:r w:rsidRPr="00AD066D">
        <w:rPr>
          <w:rFonts w:ascii="Times New Roman" w:hAnsi="Times New Roman" w:cs="Times New Roman"/>
        </w:rPr>
        <w:instrText xml:space="preserve"> ADDIN EN.REFLIST </w:instrText>
      </w:r>
      <w:r w:rsidRPr="00AD066D">
        <w:rPr>
          <w:rFonts w:ascii="Times New Roman" w:hAnsi="Times New Roman" w:cs="Times New Roman"/>
        </w:rPr>
        <w:fldChar w:fldCharType="separate"/>
      </w:r>
      <w:r w:rsidR="00FF4850" w:rsidRPr="00AD066D">
        <w:rPr>
          <w:rFonts w:ascii="Times New Roman" w:hAnsi="Times New Roman" w:cs="Times New Roman"/>
          <w:noProof/>
        </w:rPr>
        <w:t>1.</w:t>
      </w:r>
      <w:r w:rsidR="00FF4850" w:rsidRPr="00AD066D">
        <w:rPr>
          <w:rFonts w:ascii="Times New Roman" w:hAnsi="Times New Roman" w:cs="Times New Roman"/>
          <w:noProof/>
        </w:rPr>
        <w:tab/>
        <w:t xml:space="preserve">Cullen KA, Ambrose BK, Gentzke AS, Apelberg BJ, Jamal A, King BA. Notes from the Field: Use of Electronic Cigarettes and Any Tobacco Product Among Middle and High School Students - United States, 2011-2018. </w:t>
      </w:r>
      <w:r w:rsidR="00FF4850" w:rsidRPr="00AD066D">
        <w:rPr>
          <w:rFonts w:ascii="Times New Roman" w:hAnsi="Times New Roman" w:cs="Times New Roman"/>
          <w:i/>
          <w:noProof/>
        </w:rPr>
        <w:t xml:space="preserve">MMWR Morb Mortal Wkly Rep. </w:t>
      </w:r>
      <w:r w:rsidR="00FF4850" w:rsidRPr="00AD066D">
        <w:rPr>
          <w:rFonts w:ascii="Times New Roman" w:hAnsi="Times New Roman" w:cs="Times New Roman"/>
          <w:noProof/>
        </w:rPr>
        <w:t>2018;67(45):1276-1277.</w:t>
      </w:r>
    </w:p>
    <w:p w14:paraId="5AF7135C"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w:t>
      </w:r>
      <w:r w:rsidRPr="00AD066D">
        <w:rPr>
          <w:rFonts w:ascii="Times New Roman" w:hAnsi="Times New Roman" w:cs="Times New Roman"/>
          <w:noProof/>
        </w:rPr>
        <w:tab/>
        <w:t xml:space="preserve">Miech R, Johnston L, O'Malley PM, Bachman JG, Patrick ME. Adolescent Vaping and Nicotine Use in 2017-2018 - U.S. National Estimates. </w:t>
      </w:r>
      <w:r w:rsidRPr="00AD066D">
        <w:rPr>
          <w:rFonts w:ascii="Times New Roman" w:hAnsi="Times New Roman" w:cs="Times New Roman"/>
          <w:i/>
          <w:noProof/>
        </w:rPr>
        <w:t xml:space="preserve">N Engl J Med. </w:t>
      </w:r>
      <w:r w:rsidRPr="00AD066D">
        <w:rPr>
          <w:rFonts w:ascii="Times New Roman" w:hAnsi="Times New Roman" w:cs="Times New Roman"/>
          <w:noProof/>
        </w:rPr>
        <w:t>2018.</w:t>
      </w:r>
    </w:p>
    <w:p w14:paraId="0D93DE0B"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w:t>
      </w:r>
      <w:r w:rsidRPr="00AD066D">
        <w:rPr>
          <w:rFonts w:ascii="Times New Roman" w:hAnsi="Times New Roman" w:cs="Times New Roman"/>
          <w:noProof/>
        </w:rPr>
        <w:tab/>
        <w:t xml:space="preserve">Barrington-Trimis JL, Urman R, Leventhal AM, et al. E-cigarettes, Cigarettes, and the Prevalence of Adolescent Tobacco Use. </w:t>
      </w:r>
      <w:r w:rsidRPr="00AD066D">
        <w:rPr>
          <w:rFonts w:ascii="Times New Roman" w:hAnsi="Times New Roman" w:cs="Times New Roman"/>
          <w:i/>
          <w:noProof/>
        </w:rPr>
        <w:t xml:space="preserve">Pediatrics. </w:t>
      </w:r>
      <w:r w:rsidRPr="00AD066D">
        <w:rPr>
          <w:rFonts w:ascii="Times New Roman" w:hAnsi="Times New Roman" w:cs="Times New Roman"/>
          <w:noProof/>
        </w:rPr>
        <w:t>2016;138(2).</w:t>
      </w:r>
    </w:p>
    <w:p w14:paraId="053D25A2"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w:t>
      </w:r>
      <w:r w:rsidRPr="00AD066D">
        <w:rPr>
          <w:rFonts w:ascii="Times New Roman" w:hAnsi="Times New Roman" w:cs="Times New Roman"/>
          <w:noProof/>
        </w:rPr>
        <w:tab/>
        <w:t xml:space="preserve">Dutra LM, Glantz SA. E-cigarettes and National Adolescent Cigarette Use: 2004-2014. </w:t>
      </w:r>
      <w:r w:rsidRPr="00AD066D">
        <w:rPr>
          <w:rFonts w:ascii="Times New Roman" w:hAnsi="Times New Roman" w:cs="Times New Roman"/>
          <w:i/>
          <w:noProof/>
        </w:rPr>
        <w:t xml:space="preserve">Pediatrics. </w:t>
      </w:r>
      <w:r w:rsidRPr="00AD066D">
        <w:rPr>
          <w:rFonts w:ascii="Times New Roman" w:hAnsi="Times New Roman" w:cs="Times New Roman"/>
          <w:noProof/>
        </w:rPr>
        <w:t>2017;139(2).</w:t>
      </w:r>
    </w:p>
    <w:p w14:paraId="2942CC76"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5.</w:t>
      </w:r>
      <w:r w:rsidRPr="00AD066D">
        <w:rPr>
          <w:rFonts w:ascii="Times New Roman" w:hAnsi="Times New Roman" w:cs="Times New Roman"/>
          <w:noProof/>
        </w:rPr>
        <w:tab/>
        <w:t xml:space="preserve">Soneji S, Barrington-Trimis J, Wills T, et al. E-cigarette Use and Subsequent Cigarette Smoking Among Adolescents and Young Adults: A Systematic Review and Meta-Analysis. </w:t>
      </w:r>
      <w:r w:rsidRPr="00AD066D">
        <w:rPr>
          <w:rFonts w:ascii="Times New Roman" w:hAnsi="Times New Roman" w:cs="Times New Roman"/>
          <w:i/>
          <w:noProof/>
        </w:rPr>
        <w:t xml:space="preserve">JAMA Pediatrics. </w:t>
      </w:r>
      <w:r w:rsidRPr="00AD066D">
        <w:rPr>
          <w:rFonts w:ascii="Times New Roman" w:hAnsi="Times New Roman" w:cs="Times New Roman"/>
          <w:noProof/>
        </w:rPr>
        <w:t>2017 (in press).</w:t>
      </w:r>
    </w:p>
    <w:p w14:paraId="263AA412"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6.</w:t>
      </w:r>
      <w:r w:rsidRPr="00AD066D">
        <w:rPr>
          <w:rFonts w:ascii="Times New Roman" w:hAnsi="Times New Roman" w:cs="Times New Roman"/>
          <w:noProof/>
        </w:rPr>
        <w:tab/>
        <w:t xml:space="preserve">Leventhal AM, Strong DR, Kirkpatrick MG, et al. Association of Electronic Cigarette Use With Initiation of Combustible Tobacco Product Smoking in Early Adolescence. </w:t>
      </w:r>
      <w:r w:rsidRPr="00AD066D">
        <w:rPr>
          <w:rFonts w:ascii="Times New Roman" w:hAnsi="Times New Roman" w:cs="Times New Roman"/>
          <w:i/>
          <w:noProof/>
        </w:rPr>
        <w:t xml:space="preserve">JAMA. </w:t>
      </w:r>
      <w:r w:rsidRPr="00AD066D">
        <w:rPr>
          <w:rFonts w:ascii="Times New Roman" w:hAnsi="Times New Roman" w:cs="Times New Roman"/>
          <w:noProof/>
        </w:rPr>
        <w:t>2015;314(7):700-707.</w:t>
      </w:r>
    </w:p>
    <w:p w14:paraId="6D2B61C8"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7.</w:t>
      </w:r>
      <w:r w:rsidRPr="00AD066D">
        <w:rPr>
          <w:rFonts w:ascii="Times New Roman" w:hAnsi="Times New Roman" w:cs="Times New Roman"/>
          <w:noProof/>
        </w:rPr>
        <w:tab/>
        <w:t xml:space="preserve">Primack BA, Soneji S, Stoolmiller M, Fine MJ, Sargent JD. Progression to Traditional Cigarette Smoking After Electronic Cigarette Use Among US Adolescents and Young Adults. </w:t>
      </w:r>
      <w:r w:rsidRPr="00AD066D">
        <w:rPr>
          <w:rFonts w:ascii="Times New Roman" w:hAnsi="Times New Roman" w:cs="Times New Roman"/>
          <w:i/>
          <w:noProof/>
        </w:rPr>
        <w:t xml:space="preserve">JAMA Pediatr. </w:t>
      </w:r>
      <w:r w:rsidRPr="00AD066D">
        <w:rPr>
          <w:rFonts w:ascii="Times New Roman" w:hAnsi="Times New Roman" w:cs="Times New Roman"/>
          <w:noProof/>
        </w:rPr>
        <w:t>2015;169(11):1018-1023.</w:t>
      </w:r>
    </w:p>
    <w:p w14:paraId="72FBFC11"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8.</w:t>
      </w:r>
      <w:r w:rsidRPr="00AD066D">
        <w:rPr>
          <w:rFonts w:ascii="Times New Roman" w:hAnsi="Times New Roman" w:cs="Times New Roman"/>
          <w:noProof/>
        </w:rPr>
        <w:tab/>
        <w:t xml:space="preserve">Barrington-Trimis JL, Urman R, Berhane K, et al. E-Cigarettes and Future Cigarette Use. </w:t>
      </w:r>
      <w:r w:rsidRPr="00AD066D">
        <w:rPr>
          <w:rFonts w:ascii="Times New Roman" w:hAnsi="Times New Roman" w:cs="Times New Roman"/>
          <w:i/>
          <w:noProof/>
        </w:rPr>
        <w:t xml:space="preserve">Pediatrics. </w:t>
      </w:r>
      <w:r w:rsidRPr="00AD066D">
        <w:rPr>
          <w:rFonts w:ascii="Times New Roman" w:hAnsi="Times New Roman" w:cs="Times New Roman"/>
          <w:noProof/>
        </w:rPr>
        <w:t>2016;138(1).</w:t>
      </w:r>
    </w:p>
    <w:p w14:paraId="3BB9BC8E"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9.</w:t>
      </w:r>
      <w:r w:rsidRPr="00AD066D">
        <w:rPr>
          <w:rFonts w:ascii="Times New Roman" w:hAnsi="Times New Roman" w:cs="Times New Roman"/>
          <w:noProof/>
        </w:rPr>
        <w:tab/>
        <w:t xml:space="preserve">Spindle TR, Hiler MM, Cooke ME, Eissenberg T, Kendler KS, Dick DM. Electronic cigarette use and uptake of cigarette smoking: A longitudinal examination of U.S. college students. </w:t>
      </w:r>
      <w:r w:rsidRPr="00AD066D">
        <w:rPr>
          <w:rFonts w:ascii="Times New Roman" w:hAnsi="Times New Roman" w:cs="Times New Roman"/>
          <w:i/>
          <w:noProof/>
        </w:rPr>
        <w:t xml:space="preserve">Addict Behav. </w:t>
      </w:r>
      <w:r w:rsidRPr="00AD066D">
        <w:rPr>
          <w:rFonts w:ascii="Times New Roman" w:hAnsi="Times New Roman" w:cs="Times New Roman"/>
          <w:noProof/>
        </w:rPr>
        <w:t>2017;67:66-72.</w:t>
      </w:r>
    </w:p>
    <w:p w14:paraId="761333FB"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0.</w:t>
      </w:r>
      <w:r w:rsidRPr="00AD066D">
        <w:rPr>
          <w:rFonts w:ascii="Times New Roman" w:hAnsi="Times New Roman" w:cs="Times New Roman"/>
          <w:noProof/>
        </w:rPr>
        <w:tab/>
        <w:t xml:space="preserve">Miech R, Patrick ME, O'Malley PM, Johnston LD. E-cigarette use as a predictor of cigarette smoking: results from a 1-year follow-up of a national sample of 12th grade students. </w:t>
      </w:r>
      <w:r w:rsidRPr="00AD066D">
        <w:rPr>
          <w:rFonts w:ascii="Times New Roman" w:hAnsi="Times New Roman" w:cs="Times New Roman"/>
          <w:i/>
          <w:noProof/>
        </w:rPr>
        <w:t xml:space="preserve">Tob Control. </w:t>
      </w:r>
      <w:r w:rsidRPr="00AD066D">
        <w:rPr>
          <w:rFonts w:ascii="Times New Roman" w:hAnsi="Times New Roman" w:cs="Times New Roman"/>
          <w:noProof/>
        </w:rPr>
        <w:t>2017;26(e2):e106-e111.</w:t>
      </w:r>
    </w:p>
    <w:p w14:paraId="6A900970"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1.</w:t>
      </w:r>
      <w:r w:rsidRPr="00AD066D">
        <w:rPr>
          <w:rFonts w:ascii="Times New Roman" w:hAnsi="Times New Roman" w:cs="Times New Roman"/>
          <w:noProof/>
        </w:rPr>
        <w:tab/>
        <w:t xml:space="preserve">Loukas A, Marti CN, Cooper M, Pasch KE, Perry CL. Exclusive e-cigarette use predicts cigarette initiation among college students. </w:t>
      </w:r>
      <w:r w:rsidRPr="00AD066D">
        <w:rPr>
          <w:rFonts w:ascii="Times New Roman" w:hAnsi="Times New Roman" w:cs="Times New Roman"/>
          <w:i/>
          <w:noProof/>
        </w:rPr>
        <w:t xml:space="preserve">Addict Behav. </w:t>
      </w:r>
      <w:r w:rsidRPr="00AD066D">
        <w:rPr>
          <w:rFonts w:ascii="Times New Roman" w:hAnsi="Times New Roman" w:cs="Times New Roman"/>
          <w:noProof/>
        </w:rPr>
        <w:t>2018;76:343-347.</w:t>
      </w:r>
    </w:p>
    <w:p w14:paraId="4DE37FAC"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2.</w:t>
      </w:r>
      <w:r w:rsidRPr="00AD066D">
        <w:rPr>
          <w:rFonts w:ascii="Times New Roman" w:hAnsi="Times New Roman" w:cs="Times New Roman"/>
          <w:noProof/>
        </w:rPr>
        <w:tab/>
        <w:t xml:space="preserve">Morgenstern M, Nies A, Goecke M, Hanewinkel R. E-Cigarettes and the Use of Conventional Cigarettes. </w:t>
      </w:r>
      <w:r w:rsidRPr="00AD066D">
        <w:rPr>
          <w:rFonts w:ascii="Times New Roman" w:hAnsi="Times New Roman" w:cs="Times New Roman"/>
          <w:i/>
          <w:noProof/>
        </w:rPr>
        <w:t xml:space="preserve">Dtsch Arztebl Int. </w:t>
      </w:r>
      <w:r w:rsidRPr="00AD066D">
        <w:rPr>
          <w:rFonts w:ascii="Times New Roman" w:hAnsi="Times New Roman" w:cs="Times New Roman"/>
          <w:noProof/>
        </w:rPr>
        <w:t>2018;115(14):243-248.</w:t>
      </w:r>
    </w:p>
    <w:p w14:paraId="11939535"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3.</w:t>
      </w:r>
      <w:r w:rsidRPr="00AD066D">
        <w:rPr>
          <w:rFonts w:ascii="Times New Roman" w:hAnsi="Times New Roman" w:cs="Times New Roman"/>
          <w:noProof/>
        </w:rPr>
        <w:tab/>
        <w:t xml:space="preserve">Bold KW, Kong G, Camenga DR, et al. Trajectories of E-Cigarette and Conventional Cigarette Use Among Youth. </w:t>
      </w:r>
      <w:r w:rsidRPr="00AD066D">
        <w:rPr>
          <w:rFonts w:ascii="Times New Roman" w:hAnsi="Times New Roman" w:cs="Times New Roman"/>
          <w:i/>
          <w:noProof/>
        </w:rPr>
        <w:t xml:space="preserve">Pediatrics. </w:t>
      </w:r>
      <w:r w:rsidRPr="00AD066D">
        <w:rPr>
          <w:rFonts w:ascii="Times New Roman" w:hAnsi="Times New Roman" w:cs="Times New Roman"/>
          <w:noProof/>
        </w:rPr>
        <w:t>2018;141(1).</w:t>
      </w:r>
    </w:p>
    <w:p w14:paraId="09B6B8CC"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4.</w:t>
      </w:r>
      <w:r w:rsidRPr="00AD066D">
        <w:rPr>
          <w:rFonts w:ascii="Times New Roman" w:hAnsi="Times New Roman" w:cs="Times New Roman"/>
          <w:noProof/>
        </w:rPr>
        <w:tab/>
        <w:t xml:space="preserve">Hammond D, Reid JL, Cole AG, Leatherdale ST. Electronic cigarette use and smoking initiation among youth: a longitudinal cohort study. </w:t>
      </w:r>
      <w:r w:rsidRPr="00AD066D">
        <w:rPr>
          <w:rFonts w:ascii="Times New Roman" w:hAnsi="Times New Roman" w:cs="Times New Roman"/>
          <w:i/>
          <w:noProof/>
        </w:rPr>
        <w:t xml:space="preserve">CMAJ. </w:t>
      </w:r>
      <w:r w:rsidRPr="00AD066D">
        <w:rPr>
          <w:rFonts w:ascii="Times New Roman" w:hAnsi="Times New Roman" w:cs="Times New Roman"/>
          <w:noProof/>
        </w:rPr>
        <w:t>2017;189(43):E1328-E1336.</w:t>
      </w:r>
    </w:p>
    <w:p w14:paraId="2E4D23F4"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5.</w:t>
      </w:r>
      <w:r w:rsidRPr="00AD066D">
        <w:rPr>
          <w:rFonts w:ascii="Times New Roman" w:hAnsi="Times New Roman" w:cs="Times New Roman"/>
          <w:noProof/>
        </w:rPr>
        <w:tab/>
        <w:t xml:space="preserve">Aleyan S, Cole A, Qian W, Leatherdale ST. Risky business: a longitudinal study examining cigarette smoking initiation among susceptible and non-susceptible e-cigarette users in Canada. </w:t>
      </w:r>
      <w:r w:rsidRPr="00AD066D">
        <w:rPr>
          <w:rFonts w:ascii="Times New Roman" w:hAnsi="Times New Roman" w:cs="Times New Roman"/>
          <w:i/>
          <w:noProof/>
        </w:rPr>
        <w:t xml:space="preserve">BMJ Open. </w:t>
      </w:r>
      <w:r w:rsidRPr="00AD066D">
        <w:rPr>
          <w:rFonts w:ascii="Times New Roman" w:hAnsi="Times New Roman" w:cs="Times New Roman"/>
          <w:noProof/>
        </w:rPr>
        <w:t>2018;8(5):e021080.</w:t>
      </w:r>
    </w:p>
    <w:p w14:paraId="7C542FF4"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6.</w:t>
      </w:r>
      <w:r w:rsidRPr="00AD066D">
        <w:rPr>
          <w:rFonts w:ascii="Times New Roman" w:hAnsi="Times New Roman" w:cs="Times New Roman"/>
          <w:noProof/>
        </w:rPr>
        <w:tab/>
        <w:t xml:space="preserve">Conner M, Grogan S, Simms-Ellis R, et al. Do electronic cigarettes increase cigarette smoking in UK adolescents? Evidence from a 12-month prospective study. </w:t>
      </w:r>
      <w:r w:rsidRPr="00AD066D">
        <w:rPr>
          <w:rFonts w:ascii="Times New Roman" w:hAnsi="Times New Roman" w:cs="Times New Roman"/>
          <w:i/>
          <w:noProof/>
        </w:rPr>
        <w:t xml:space="preserve">Tob Control. </w:t>
      </w:r>
      <w:r w:rsidRPr="00AD066D">
        <w:rPr>
          <w:rFonts w:ascii="Times New Roman" w:hAnsi="Times New Roman" w:cs="Times New Roman"/>
          <w:noProof/>
        </w:rPr>
        <w:t>2017.</w:t>
      </w:r>
    </w:p>
    <w:p w14:paraId="1B91B0E0"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7.</w:t>
      </w:r>
      <w:r w:rsidRPr="00AD066D">
        <w:rPr>
          <w:rFonts w:ascii="Times New Roman" w:hAnsi="Times New Roman" w:cs="Times New Roman"/>
          <w:noProof/>
        </w:rPr>
        <w:tab/>
        <w:t xml:space="preserve">Treur JL, Rozema AD, Mathijssen JJP, van Oers H, Vink JM. E-cigarette and waterpipe use in two adolescent cohorts: cross-sectional and longitudinal associations with conventional cigarette smoking. </w:t>
      </w:r>
      <w:r w:rsidRPr="00AD066D">
        <w:rPr>
          <w:rFonts w:ascii="Times New Roman" w:hAnsi="Times New Roman" w:cs="Times New Roman"/>
          <w:i/>
          <w:noProof/>
        </w:rPr>
        <w:t xml:space="preserve">Eur J Epidemiol. </w:t>
      </w:r>
      <w:r w:rsidRPr="00AD066D">
        <w:rPr>
          <w:rFonts w:ascii="Times New Roman" w:hAnsi="Times New Roman" w:cs="Times New Roman"/>
          <w:noProof/>
        </w:rPr>
        <w:t>2018;33(3):323-334.</w:t>
      </w:r>
    </w:p>
    <w:p w14:paraId="7500E6AC"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8.</w:t>
      </w:r>
      <w:r w:rsidRPr="00AD066D">
        <w:rPr>
          <w:rFonts w:ascii="Times New Roman" w:hAnsi="Times New Roman" w:cs="Times New Roman"/>
          <w:noProof/>
        </w:rPr>
        <w:tab/>
        <w:t xml:space="preserve">Lozano P, Barrientos-Gutierrez I, Arillo-Santillan E, et al. A longitudinal study of electronic cigarette use and onset of conventional cigarette smoking and marijuana use among Mexican adolescents. </w:t>
      </w:r>
      <w:r w:rsidRPr="00AD066D">
        <w:rPr>
          <w:rFonts w:ascii="Times New Roman" w:hAnsi="Times New Roman" w:cs="Times New Roman"/>
          <w:i/>
          <w:noProof/>
        </w:rPr>
        <w:t xml:space="preserve">Drug Alcohol Depend. </w:t>
      </w:r>
      <w:r w:rsidRPr="00AD066D">
        <w:rPr>
          <w:rFonts w:ascii="Times New Roman" w:hAnsi="Times New Roman" w:cs="Times New Roman"/>
          <w:noProof/>
        </w:rPr>
        <w:t>2017;180:427-430.</w:t>
      </w:r>
    </w:p>
    <w:p w14:paraId="5C5D0783"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19.</w:t>
      </w:r>
      <w:r w:rsidRPr="00AD066D">
        <w:rPr>
          <w:rFonts w:ascii="Times New Roman" w:hAnsi="Times New Roman" w:cs="Times New Roman"/>
          <w:noProof/>
        </w:rPr>
        <w:tab/>
        <w:t xml:space="preserve">Best C, Haseen F, Currie D, et al. Relationship between trying an electronic cigarette and subsequent cigarette experimentation in Scottish adolescents: a cohort study. </w:t>
      </w:r>
      <w:r w:rsidRPr="00AD066D">
        <w:rPr>
          <w:rFonts w:ascii="Times New Roman" w:hAnsi="Times New Roman" w:cs="Times New Roman"/>
          <w:i/>
          <w:noProof/>
        </w:rPr>
        <w:t xml:space="preserve">Tob Control. </w:t>
      </w:r>
      <w:r w:rsidRPr="00AD066D">
        <w:rPr>
          <w:rFonts w:ascii="Times New Roman" w:hAnsi="Times New Roman" w:cs="Times New Roman"/>
          <w:noProof/>
        </w:rPr>
        <w:t>2017.</w:t>
      </w:r>
    </w:p>
    <w:p w14:paraId="3425F5AF"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0.</w:t>
      </w:r>
      <w:r w:rsidRPr="00AD066D">
        <w:rPr>
          <w:rFonts w:ascii="Times New Roman" w:hAnsi="Times New Roman" w:cs="Times New Roman"/>
          <w:noProof/>
        </w:rPr>
        <w:tab/>
        <w:t xml:space="preserve">Wills TA, Knight R, Sargent JD, Gibbons FX, Pagano I, Williams RJ. Longitudinal study of e-cigarette use and onset of cigarette smoking among high school students in Hawaii. </w:t>
      </w:r>
      <w:r w:rsidRPr="00AD066D">
        <w:rPr>
          <w:rFonts w:ascii="Times New Roman" w:hAnsi="Times New Roman" w:cs="Times New Roman"/>
          <w:i/>
          <w:noProof/>
        </w:rPr>
        <w:t xml:space="preserve">Tob Control. </w:t>
      </w:r>
      <w:r w:rsidRPr="00AD066D">
        <w:rPr>
          <w:rFonts w:ascii="Times New Roman" w:hAnsi="Times New Roman" w:cs="Times New Roman"/>
          <w:noProof/>
        </w:rPr>
        <w:t>2017;26(1):34-39.</w:t>
      </w:r>
    </w:p>
    <w:p w14:paraId="5A0860AA"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lastRenderedPageBreak/>
        <w:t>21.</w:t>
      </w:r>
      <w:r w:rsidRPr="00AD066D">
        <w:rPr>
          <w:rFonts w:ascii="Times New Roman" w:hAnsi="Times New Roman" w:cs="Times New Roman"/>
          <w:noProof/>
        </w:rPr>
        <w:tab/>
        <w:t xml:space="preserve">Unger JB, Soto DW, Leventhal A. E-cigarette use and subsequent cigarette and marijuana use among Hispanic young adults. </w:t>
      </w:r>
      <w:r w:rsidRPr="00AD066D">
        <w:rPr>
          <w:rFonts w:ascii="Times New Roman" w:hAnsi="Times New Roman" w:cs="Times New Roman"/>
          <w:i/>
          <w:noProof/>
        </w:rPr>
        <w:t xml:space="preserve">Drug Alcohol Depend. </w:t>
      </w:r>
      <w:r w:rsidRPr="00AD066D">
        <w:rPr>
          <w:rFonts w:ascii="Times New Roman" w:hAnsi="Times New Roman" w:cs="Times New Roman"/>
          <w:noProof/>
        </w:rPr>
        <w:t>2016;163:261-264.</w:t>
      </w:r>
    </w:p>
    <w:p w14:paraId="28428157"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2.</w:t>
      </w:r>
      <w:r w:rsidRPr="00AD066D">
        <w:rPr>
          <w:rFonts w:ascii="Times New Roman" w:hAnsi="Times New Roman" w:cs="Times New Roman"/>
          <w:noProof/>
        </w:rPr>
        <w:tab/>
        <w:t xml:space="preserve">Barrington-Trimis JL, Kong G, Leventhal AM, et al. E-cigarette Use and Subsequent Smoking Frequency Among Adolescents. </w:t>
      </w:r>
      <w:r w:rsidRPr="00AD066D">
        <w:rPr>
          <w:rFonts w:ascii="Times New Roman" w:hAnsi="Times New Roman" w:cs="Times New Roman"/>
          <w:i/>
          <w:noProof/>
        </w:rPr>
        <w:t xml:space="preserve">Pediatrics. </w:t>
      </w:r>
      <w:r w:rsidRPr="00AD066D">
        <w:rPr>
          <w:rFonts w:ascii="Times New Roman" w:hAnsi="Times New Roman" w:cs="Times New Roman"/>
          <w:noProof/>
        </w:rPr>
        <w:t>2018.</w:t>
      </w:r>
    </w:p>
    <w:p w14:paraId="0A01F5A2"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3.</w:t>
      </w:r>
      <w:r w:rsidRPr="00AD066D">
        <w:rPr>
          <w:rFonts w:ascii="Times New Roman" w:hAnsi="Times New Roman" w:cs="Times New Roman"/>
          <w:noProof/>
        </w:rPr>
        <w:tab/>
        <w:t xml:space="preserve">Leventhal AM, Stone MD, Andrabi N, et al. Association of e-Cigarette Vaping and Progression to Heavier Patterns of Cigarette Smoking. </w:t>
      </w:r>
      <w:r w:rsidRPr="00AD066D">
        <w:rPr>
          <w:rFonts w:ascii="Times New Roman" w:hAnsi="Times New Roman" w:cs="Times New Roman"/>
          <w:i/>
          <w:noProof/>
        </w:rPr>
        <w:t xml:space="preserve">JAMA. </w:t>
      </w:r>
      <w:r w:rsidRPr="00AD066D">
        <w:rPr>
          <w:rFonts w:ascii="Times New Roman" w:hAnsi="Times New Roman" w:cs="Times New Roman"/>
          <w:noProof/>
        </w:rPr>
        <w:t>2016;316(18):1918-1920.</w:t>
      </w:r>
    </w:p>
    <w:p w14:paraId="69F94B08"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4.</w:t>
      </w:r>
      <w:r w:rsidRPr="00AD066D">
        <w:rPr>
          <w:rFonts w:ascii="Times New Roman" w:hAnsi="Times New Roman" w:cs="Times New Roman"/>
          <w:noProof/>
        </w:rPr>
        <w:tab/>
        <w:t xml:space="preserve">Goldenson NI, Leventhal AM, Stone MD, McConnell RS, Barrington-Trimis JL. Associations of Electronic Cigarette Nicotine Concentration With Subsequent Cigarette Smoking and Vaping Levels in Adolescents. </w:t>
      </w:r>
      <w:r w:rsidRPr="00AD066D">
        <w:rPr>
          <w:rFonts w:ascii="Times New Roman" w:hAnsi="Times New Roman" w:cs="Times New Roman"/>
          <w:i/>
          <w:noProof/>
        </w:rPr>
        <w:t xml:space="preserve">JAMA Pediatr. </w:t>
      </w:r>
      <w:r w:rsidRPr="00AD066D">
        <w:rPr>
          <w:rFonts w:ascii="Times New Roman" w:hAnsi="Times New Roman" w:cs="Times New Roman"/>
          <w:noProof/>
        </w:rPr>
        <w:t>2017;171(12):1192-1199.</w:t>
      </w:r>
    </w:p>
    <w:p w14:paraId="1082E5D4"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5.</w:t>
      </w:r>
      <w:r w:rsidRPr="00AD066D">
        <w:rPr>
          <w:rFonts w:ascii="Times New Roman" w:hAnsi="Times New Roman" w:cs="Times New Roman"/>
          <w:noProof/>
        </w:rPr>
        <w:tab/>
        <w:t xml:space="preserve">Barrington-Trimis JL, Gibson LA, Halpern-Felsher B, et al. Type of E-Cigarette Device Used Among Adolescents and Young Adults: Findings From a Pooled Analysis of Eight Studies of 2166 Vapers. </w:t>
      </w:r>
      <w:r w:rsidRPr="00AD066D">
        <w:rPr>
          <w:rFonts w:ascii="Times New Roman" w:hAnsi="Times New Roman" w:cs="Times New Roman"/>
          <w:i/>
          <w:noProof/>
        </w:rPr>
        <w:t xml:space="preserve">Nicotine Tob Res. </w:t>
      </w:r>
      <w:r w:rsidRPr="00AD066D">
        <w:rPr>
          <w:rFonts w:ascii="Times New Roman" w:hAnsi="Times New Roman" w:cs="Times New Roman"/>
          <w:noProof/>
        </w:rPr>
        <w:t>2018;20(2):271-274.</w:t>
      </w:r>
    </w:p>
    <w:p w14:paraId="0855BF4E"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6.</w:t>
      </w:r>
      <w:r w:rsidRPr="00AD066D">
        <w:rPr>
          <w:rFonts w:ascii="Times New Roman" w:hAnsi="Times New Roman" w:cs="Times New Roman"/>
          <w:noProof/>
        </w:rPr>
        <w:tab/>
        <w:t xml:space="preserve">Creamer M, Case K, Loukas A, Cooper M, Perry CL. Patterns of sustained e-cigarette use in a sample of young adults. </w:t>
      </w:r>
      <w:r w:rsidRPr="00AD066D">
        <w:rPr>
          <w:rFonts w:ascii="Times New Roman" w:hAnsi="Times New Roman" w:cs="Times New Roman"/>
          <w:i/>
          <w:noProof/>
        </w:rPr>
        <w:t xml:space="preserve">Addict Behav. </w:t>
      </w:r>
      <w:r w:rsidRPr="00AD066D">
        <w:rPr>
          <w:rFonts w:ascii="Times New Roman" w:hAnsi="Times New Roman" w:cs="Times New Roman"/>
          <w:noProof/>
        </w:rPr>
        <w:t>2018;92:28-31.</w:t>
      </w:r>
    </w:p>
    <w:p w14:paraId="02EACA03"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7.</w:t>
      </w:r>
      <w:r w:rsidRPr="00AD066D">
        <w:rPr>
          <w:rFonts w:ascii="Times New Roman" w:hAnsi="Times New Roman" w:cs="Times New Roman"/>
          <w:noProof/>
        </w:rPr>
        <w:tab/>
        <w:t xml:space="preserve">Krishnan-Sarin S, Morean M, Kong G, et al. E-Cigarettes and "Dripping" Among High-School Youth. </w:t>
      </w:r>
      <w:r w:rsidRPr="00AD066D">
        <w:rPr>
          <w:rFonts w:ascii="Times New Roman" w:hAnsi="Times New Roman" w:cs="Times New Roman"/>
          <w:i/>
          <w:noProof/>
        </w:rPr>
        <w:t xml:space="preserve">Pediatrics. </w:t>
      </w:r>
      <w:r w:rsidRPr="00AD066D">
        <w:rPr>
          <w:rFonts w:ascii="Times New Roman" w:hAnsi="Times New Roman" w:cs="Times New Roman"/>
          <w:noProof/>
        </w:rPr>
        <w:t>2017;139(3).</w:t>
      </w:r>
    </w:p>
    <w:p w14:paraId="3AA32D5E"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8.</w:t>
      </w:r>
      <w:r w:rsidRPr="00AD066D">
        <w:rPr>
          <w:rFonts w:ascii="Times New Roman" w:hAnsi="Times New Roman" w:cs="Times New Roman"/>
          <w:noProof/>
        </w:rPr>
        <w:tab/>
        <w:t xml:space="preserve">Gelman A, Hill J. </w:t>
      </w:r>
      <w:r w:rsidRPr="00AD066D">
        <w:rPr>
          <w:rFonts w:ascii="Times New Roman" w:hAnsi="Times New Roman" w:cs="Times New Roman"/>
          <w:i/>
          <w:noProof/>
        </w:rPr>
        <w:t>Data analysis using regression and multilevel/hierarchical models.</w:t>
      </w:r>
      <w:r w:rsidRPr="00AD066D">
        <w:rPr>
          <w:rFonts w:ascii="Times New Roman" w:hAnsi="Times New Roman" w:cs="Times New Roman"/>
          <w:noProof/>
        </w:rPr>
        <w:t>: Cambridge University Press; 2006.</w:t>
      </w:r>
    </w:p>
    <w:p w14:paraId="357EAD40"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29.</w:t>
      </w:r>
      <w:r w:rsidRPr="00AD066D">
        <w:rPr>
          <w:rFonts w:ascii="Times New Roman" w:hAnsi="Times New Roman" w:cs="Times New Roman"/>
          <w:noProof/>
        </w:rPr>
        <w:tab/>
        <w:t xml:space="preserve">Akaike H. A New Look at the Statistical Model Identification. In: Parzen E, Tanabe K, Kitagawa G, eds. </w:t>
      </w:r>
      <w:r w:rsidRPr="00AD066D">
        <w:rPr>
          <w:rFonts w:ascii="Times New Roman" w:hAnsi="Times New Roman" w:cs="Times New Roman"/>
          <w:i/>
          <w:noProof/>
        </w:rPr>
        <w:t>Selected Papers of Hirotugu Akaike.</w:t>
      </w:r>
      <w:r w:rsidRPr="00AD066D">
        <w:rPr>
          <w:rFonts w:ascii="Times New Roman" w:hAnsi="Times New Roman" w:cs="Times New Roman"/>
          <w:noProof/>
        </w:rPr>
        <w:t xml:space="preserve"> New York, NY: Springer Series in Statistics (Perspectives in Statistics); 1974.</w:t>
      </w:r>
    </w:p>
    <w:p w14:paraId="28EBBD4D"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0.</w:t>
      </w:r>
      <w:r w:rsidRPr="00AD066D">
        <w:rPr>
          <w:rFonts w:ascii="Times New Roman" w:hAnsi="Times New Roman" w:cs="Times New Roman"/>
          <w:noProof/>
        </w:rPr>
        <w:tab/>
        <w:t xml:space="preserve">Yingst JM, Veldheer S, Hrabovsky S, Nichols TT, Wilson SJ, Foulds J. Factors Associated With Electronic Cigarette Users' Device Preferences and Transition From First Generation to Advanced Generation Devices. </w:t>
      </w:r>
      <w:r w:rsidRPr="00AD066D">
        <w:rPr>
          <w:rFonts w:ascii="Times New Roman" w:hAnsi="Times New Roman" w:cs="Times New Roman"/>
          <w:i/>
          <w:noProof/>
        </w:rPr>
        <w:t xml:space="preserve">Nicotine Tob Res. </w:t>
      </w:r>
      <w:r w:rsidRPr="00AD066D">
        <w:rPr>
          <w:rFonts w:ascii="Times New Roman" w:hAnsi="Times New Roman" w:cs="Times New Roman"/>
          <w:noProof/>
        </w:rPr>
        <w:t>2015;17(10):1242-1246.</w:t>
      </w:r>
    </w:p>
    <w:p w14:paraId="0B13CE15" w14:textId="64A9FF88"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1.</w:t>
      </w:r>
      <w:r w:rsidRPr="00AD066D">
        <w:rPr>
          <w:rFonts w:ascii="Times New Roman" w:hAnsi="Times New Roman" w:cs="Times New Roman"/>
          <w:noProof/>
        </w:rPr>
        <w:tab/>
        <w:t xml:space="preserve">DeVito EE, Krishnan-Sarin S. E-cigarettes: Impact of E-Liquid Components and Device Characteristics on Nicotine Exposure. </w:t>
      </w:r>
      <w:r w:rsidRPr="00AD066D">
        <w:rPr>
          <w:rFonts w:ascii="Times New Roman" w:hAnsi="Times New Roman" w:cs="Times New Roman"/>
          <w:i/>
          <w:noProof/>
        </w:rPr>
        <w:t xml:space="preserve">Curr Neuropharmacol. </w:t>
      </w:r>
      <w:r w:rsidRPr="00AD066D">
        <w:rPr>
          <w:rFonts w:ascii="Times New Roman" w:hAnsi="Times New Roman" w:cs="Times New Roman"/>
          <w:noProof/>
        </w:rPr>
        <w:t>2018;16(4):438-459.</w:t>
      </w:r>
    </w:p>
    <w:p w14:paraId="7440D3FE"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2.</w:t>
      </w:r>
      <w:r w:rsidRPr="00AD066D">
        <w:rPr>
          <w:rFonts w:ascii="Times New Roman" w:hAnsi="Times New Roman" w:cs="Times New Roman"/>
          <w:noProof/>
        </w:rPr>
        <w:tab/>
        <w:t xml:space="preserve">El-Hellani A, Salman R, El-Hage R, et al. Nicotine and Carbonyl Emissions From Popular Electronic Cigarette Products: Correlation to Liquid Composition and Design Characteristics. </w:t>
      </w:r>
      <w:r w:rsidRPr="00AD066D">
        <w:rPr>
          <w:rFonts w:ascii="Times New Roman" w:hAnsi="Times New Roman" w:cs="Times New Roman"/>
          <w:i/>
          <w:noProof/>
        </w:rPr>
        <w:t xml:space="preserve">Nicotine Tob Res. </w:t>
      </w:r>
      <w:r w:rsidRPr="00AD066D">
        <w:rPr>
          <w:rFonts w:ascii="Times New Roman" w:hAnsi="Times New Roman" w:cs="Times New Roman"/>
          <w:noProof/>
        </w:rPr>
        <w:t>2018;20(2):215-223.</w:t>
      </w:r>
    </w:p>
    <w:p w14:paraId="0BBABC2C"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3.</w:t>
      </w:r>
      <w:r w:rsidRPr="00AD066D">
        <w:rPr>
          <w:rFonts w:ascii="Times New Roman" w:hAnsi="Times New Roman" w:cs="Times New Roman"/>
          <w:noProof/>
        </w:rPr>
        <w:tab/>
        <w:t xml:space="preserve">Farsalinos KE, Yannovits N, Sarri T, Voudris V, Poulas K. Protocol proposal for, and evaluation of, consistency in nicotine delivery from the liquid to the aerosol of electronic cigarettes atomizers: regulatory implications. </w:t>
      </w:r>
      <w:r w:rsidRPr="00AD066D">
        <w:rPr>
          <w:rFonts w:ascii="Times New Roman" w:hAnsi="Times New Roman" w:cs="Times New Roman"/>
          <w:i/>
          <w:noProof/>
        </w:rPr>
        <w:t xml:space="preserve">Addiction. </w:t>
      </w:r>
      <w:r w:rsidRPr="00AD066D">
        <w:rPr>
          <w:rFonts w:ascii="Times New Roman" w:hAnsi="Times New Roman" w:cs="Times New Roman"/>
          <w:noProof/>
        </w:rPr>
        <w:t>2016;111(6):1069-1076.</w:t>
      </w:r>
    </w:p>
    <w:p w14:paraId="6F61E222"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4.</w:t>
      </w:r>
      <w:r w:rsidRPr="00AD066D">
        <w:rPr>
          <w:rFonts w:ascii="Times New Roman" w:hAnsi="Times New Roman" w:cs="Times New Roman"/>
          <w:noProof/>
        </w:rPr>
        <w:tab/>
        <w:t xml:space="preserve">Melstrom P, Koszowski B, Thanner MH, et al. Measuring PM2.5, Ultrafine Particles, Nicotine Air and Wipe Samples Following the Use of Electronic Cigarettes. </w:t>
      </w:r>
      <w:r w:rsidRPr="00AD066D">
        <w:rPr>
          <w:rFonts w:ascii="Times New Roman" w:hAnsi="Times New Roman" w:cs="Times New Roman"/>
          <w:i/>
          <w:noProof/>
        </w:rPr>
        <w:t xml:space="preserve">Nicotine Tob Res. </w:t>
      </w:r>
      <w:r w:rsidRPr="00AD066D">
        <w:rPr>
          <w:rFonts w:ascii="Times New Roman" w:hAnsi="Times New Roman" w:cs="Times New Roman"/>
          <w:noProof/>
        </w:rPr>
        <w:t>2017;19(9):1055-1061.</w:t>
      </w:r>
    </w:p>
    <w:p w14:paraId="73D15C29"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5.</w:t>
      </w:r>
      <w:r w:rsidRPr="00AD066D">
        <w:rPr>
          <w:rFonts w:ascii="Times New Roman" w:hAnsi="Times New Roman" w:cs="Times New Roman"/>
          <w:noProof/>
        </w:rPr>
        <w:tab/>
        <w:t xml:space="preserve">Farsalinos KE, Spyrou A, Tsimopoulou K, Stefopoulos C, Romagna G, Voudris V. Nicotine absorption from electronic cigarette use: comparison between first and new-generation devices. </w:t>
      </w:r>
      <w:r w:rsidRPr="00AD066D">
        <w:rPr>
          <w:rFonts w:ascii="Times New Roman" w:hAnsi="Times New Roman" w:cs="Times New Roman"/>
          <w:i/>
          <w:noProof/>
        </w:rPr>
        <w:t xml:space="preserve">Sci Rep. </w:t>
      </w:r>
      <w:r w:rsidRPr="00AD066D">
        <w:rPr>
          <w:rFonts w:ascii="Times New Roman" w:hAnsi="Times New Roman" w:cs="Times New Roman"/>
          <w:noProof/>
        </w:rPr>
        <w:t>2014;4:4133.</w:t>
      </w:r>
    </w:p>
    <w:p w14:paraId="51023FB9"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6.</w:t>
      </w:r>
      <w:r w:rsidRPr="00AD066D">
        <w:rPr>
          <w:rFonts w:ascii="Times New Roman" w:hAnsi="Times New Roman" w:cs="Times New Roman"/>
          <w:noProof/>
        </w:rPr>
        <w:tab/>
        <w:t xml:space="preserve">Lopez AA, Hiler MM, Soule EK, et al. Effects of Electronic Cigarette Liquid Nicotine Concentration on Plasma Nicotine and Puff Topography in Tobacco Cigarette Smokers: A Preliminary Report. </w:t>
      </w:r>
      <w:r w:rsidRPr="00AD066D">
        <w:rPr>
          <w:rFonts w:ascii="Times New Roman" w:hAnsi="Times New Roman" w:cs="Times New Roman"/>
          <w:i/>
          <w:noProof/>
        </w:rPr>
        <w:t xml:space="preserve">Nicotine Tob Res. </w:t>
      </w:r>
      <w:r w:rsidRPr="00AD066D">
        <w:rPr>
          <w:rFonts w:ascii="Times New Roman" w:hAnsi="Times New Roman" w:cs="Times New Roman"/>
          <w:noProof/>
        </w:rPr>
        <w:t>2016;18(5):720-723.</w:t>
      </w:r>
    </w:p>
    <w:p w14:paraId="7B60B67D"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7.</w:t>
      </w:r>
      <w:r w:rsidRPr="00AD066D">
        <w:rPr>
          <w:rFonts w:ascii="Times New Roman" w:hAnsi="Times New Roman" w:cs="Times New Roman"/>
          <w:noProof/>
        </w:rPr>
        <w:tab/>
        <w:t xml:space="preserve">Talih S, Balhas Z, Eissenberg T, et al. Effects of user puff topography, device voltage, and liquid nicotine concentration on electronic cigarette nicotine yield: measurements and model predictions. </w:t>
      </w:r>
      <w:r w:rsidRPr="00AD066D">
        <w:rPr>
          <w:rFonts w:ascii="Times New Roman" w:hAnsi="Times New Roman" w:cs="Times New Roman"/>
          <w:i/>
          <w:noProof/>
        </w:rPr>
        <w:t xml:space="preserve">Nicotine Tob Res. </w:t>
      </w:r>
      <w:r w:rsidRPr="00AD066D">
        <w:rPr>
          <w:rFonts w:ascii="Times New Roman" w:hAnsi="Times New Roman" w:cs="Times New Roman"/>
          <w:noProof/>
        </w:rPr>
        <w:t>2015;17(2):150-157.</w:t>
      </w:r>
    </w:p>
    <w:p w14:paraId="01BEBC0A"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8.</w:t>
      </w:r>
      <w:r w:rsidRPr="00AD066D">
        <w:rPr>
          <w:rFonts w:ascii="Times New Roman" w:hAnsi="Times New Roman" w:cs="Times New Roman"/>
          <w:noProof/>
        </w:rPr>
        <w:tab/>
        <w:t xml:space="preserve">Hiler M, Breland A, Spindle T, et al. Electronic cigarette user plasma nicotine concentration, puff topography, heart rate, and subjective effects: Influence of liquid nicotine concentration and user experience. </w:t>
      </w:r>
      <w:r w:rsidRPr="00AD066D">
        <w:rPr>
          <w:rFonts w:ascii="Times New Roman" w:hAnsi="Times New Roman" w:cs="Times New Roman"/>
          <w:i/>
          <w:noProof/>
        </w:rPr>
        <w:t xml:space="preserve">Exp Clin Psychopharmacol. </w:t>
      </w:r>
      <w:r w:rsidRPr="00AD066D">
        <w:rPr>
          <w:rFonts w:ascii="Times New Roman" w:hAnsi="Times New Roman" w:cs="Times New Roman"/>
          <w:noProof/>
        </w:rPr>
        <w:t>2017;25(5):380-392.</w:t>
      </w:r>
    </w:p>
    <w:p w14:paraId="1FF21141"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39.</w:t>
      </w:r>
      <w:r w:rsidRPr="00AD066D">
        <w:rPr>
          <w:rFonts w:ascii="Times New Roman" w:hAnsi="Times New Roman" w:cs="Times New Roman"/>
          <w:noProof/>
        </w:rPr>
        <w:tab/>
        <w:t xml:space="preserve">El-Hellani A, El-Hage R, Baalbaki R, et al. Free-Base and Protonated Nicotine in Electronic Cigarette Liquids and Aerosols. </w:t>
      </w:r>
      <w:r w:rsidRPr="00AD066D">
        <w:rPr>
          <w:rFonts w:ascii="Times New Roman" w:hAnsi="Times New Roman" w:cs="Times New Roman"/>
          <w:i/>
          <w:noProof/>
        </w:rPr>
        <w:t xml:space="preserve">Chem Res Toxicol. </w:t>
      </w:r>
      <w:r w:rsidRPr="00AD066D">
        <w:rPr>
          <w:rFonts w:ascii="Times New Roman" w:hAnsi="Times New Roman" w:cs="Times New Roman"/>
          <w:noProof/>
        </w:rPr>
        <w:t>2015;28(8):1532-1537.</w:t>
      </w:r>
    </w:p>
    <w:p w14:paraId="6BD40E41"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0.</w:t>
      </w:r>
      <w:r w:rsidRPr="00AD066D">
        <w:rPr>
          <w:rFonts w:ascii="Times New Roman" w:hAnsi="Times New Roman" w:cs="Times New Roman"/>
          <w:noProof/>
        </w:rPr>
        <w:tab/>
        <w:t xml:space="preserve">Regueiro J, Giri A, Wenzl T. Optimization of a Differential Ion Mobility Spectrometry-Tandem Mass Spectrometry Method for High-Throughput Analysis of Nicotine and Related Compounds: Application to Electronic Cigarette Refill Liquids. </w:t>
      </w:r>
      <w:r w:rsidRPr="00AD066D">
        <w:rPr>
          <w:rFonts w:ascii="Times New Roman" w:hAnsi="Times New Roman" w:cs="Times New Roman"/>
          <w:i/>
          <w:noProof/>
        </w:rPr>
        <w:t xml:space="preserve">Anal Chem. </w:t>
      </w:r>
      <w:r w:rsidRPr="00AD066D">
        <w:rPr>
          <w:rFonts w:ascii="Times New Roman" w:hAnsi="Times New Roman" w:cs="Times New Roman"/>
          <w:noProof/>
        </w:rPr>
        <w:t>2016;88(12):6500-6508.</w:t>
      </w:r>
    </w:p>
    <w:p w14:paraId="5D4DB37B"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1.</w:t>
      </w:r>
      <w:r w:rsidRPr="00AD066D">
        <w:rPr>
          <w:rFonts w:ascii="Times New Roman" w:hAnsi="Times New Roman" w:cs="Times New Roman"/>
          <w:noProof/>
        </w:rPr>
        <w:tab/>
        <w:t xml:space="preserve">Kim S, Goniewicz ML, Yu S, Kim B, Gupta R. Variations in label information and nicotine levels in electronic cigarette refill liquids in South Korea: regulation challenges. </w:t>
      </w:r>
      <w:r w:rsidRPr="00AD066D">
        <w:rPr>
          <w:rFonts w:ascii="Times New Roman" w:hAnsi="Times New Roman" w:cs="Times New Roman"/>
          <w:i/>
          <w:noProof/>
        </w:rPr>
        <w:t xml:space="preserve">Int J Environ Res Public Health. </w:t>
      </w:r>
      <w:r w:rsidRPr="00AD066D">
        <w:rPr>
          <w:rFonts w:ascii="Times New Roman" w:hAnsi="Times New Roman" w:cs="Times New Roman"/>
          <w:noProof/>
        </w:rPr>
        <w:t>2015;12(5):4859-4868.</w:t>
      </w:r>
    </w:p>
    <w:p w14:paraId="7B2DE666"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2.</w:t>
      </w:r>
      <w:r w:rsidRPr="00AD066D">
        <w:rPr>
          <w:rFonts w:ascii="Times New Roman" w:hAnsi="Times New Roman" w:cs="Times New Roman"/>
          <w:noProof/>
        </w:rPr>
        <w:tab/>
        <w:t xml:space="preserve">Famele M, Palmisani J, Ferranti C, et al. Liquid chromatography with tandem mass spectrometry method for the determination of nicotine and minor tobacco alkaloids in electronic cigarette refill liquids and second-hand generated aerosol. </w:t>
      </w:r>
      <w:r w:rsidRPr="00AD066D">
        <w:rPr>
          <w:rFonts w:ascii="Times New Roman" w:hAnsi="Times New Roman" w:cs="Times New Roman"/>
          <w:i/>
          <w:noProof/>
        </w:rPr>
        <w:t xml:space="preserve">J Sep Sci. </w:t>
      </w:r>
      <w:r w:rsidRPr="00AD066D">
        <w:rPr>
          <w:rFonts w:ascii="Times New Roman" w:hAnsi="Times New Roman" w:cs="Times New Roman"/>
          <w:noProof/>
        </w:rPr>
        <w:t>2017;40(5):1049-1056.</w:t>
      </w:r>
    </w:p>
    <w:p w14:paraId="4F054D35"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3.</w:t>
      </w:r>
      <w:r w:rsidRPr="00AD066D">
        <w:rPr>
          <w:rFonts w:ascii="Times New Roman" w:hAnsi="Times New Roman" w:cs="Times New Roman"/>
          <w:noProof/>
        </w:rPr>
        <w:tab/>
        <w:t xml:space="preserve">Davis B, Razo A, Nothnagel E, Chen M, Talbot P. Unexpected nicotine in Do-it-Yourself electronic cigarette flavourings. </w:t>
      </w:r>
      <w:r w:rsidRPr="00AD066D">
        <w:rPr>
          <w:rFonts w:ascii="Times New Roman" w:hAnsi="Times New Roman" w:cs="Times New Roman"/>
          <w:i/>
          <w:noProof/>
        </w:rPr>
        <w:t xml:space="preserve">Tob Control. </w:t>
      </w:r>
      <w:r w:rsidRPr="00AD066D">
        <w:rPr>
          <w:rFonts w:ascii="Times New Roman" w:hAnsi="Times New Roman" w:cs="Times New Roman"/>
          <w:noProof/>
        </w:rPr>
        <w:t>2016;25(e1):e67-68.</w:t>
      </w:r>
    </w:p>
    <w:p w14:paraId="6EE2687A"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4.</w:t>
      </w:r>
      <w:r w:rsidRPr="00AD066D">
        <w:rPr>
          <w:rFonts w:ascii="Times New Roman" w:hAnsi="Times New Roman" w:cs="Times New Roman"/>
          <w:noProof/>
        </w:rPr>
        <w:tab/>
        <w:t xml:space="preserve">Hahn J, Monakhova YB, Hengen J, et al. Electronic cigarettes: overview of chemical composition and exposure estimation. </w:t>
      </w:r>
      <w:r w:rsidRPr="00AD066D">
        <w:rPr>
          <w:rFonts w:ascii="Times New Roman" w:hAnsi="Times New Roman" w:cs="Times New Roman"/>
          <w:i/>
          <w:noProof/>
        </w:rPr>
        <w:t xml:space="preserve">Tob Induc Dis. </w:t>
      </w:r>
      <w:r w:rsidRPr="00AD066D">
        <w:rPr>
          <w:rFonts w:ascii="Times New Roman" w:hAnsi="Times New Roman" w:cs="Times New Roman"/>
          <w:noProof/>
        </w:rPr>
        <w:t>2014;12(1):23.</w:t>
      </w:r>
    </w:p>
    <w:p w14:paraId="267A4F75"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5.</w:t>
      </w:r>
      <w:r w:rsidRPr="00AD066D">
        <w:rPr>
          <w:rFonts w:ascii="Times New Roman" w:hAnsi="Times New Roman" w:cs="Times New Roman"/>
          <w:noProof/>
        </w:rPr>
        <w:tab/>
        <w:t xml:space="preserve">Peace MR, Baird TR, Smith N, Wolf CE, Poklis JL, Poklis A. Concentration of Nicotine and Glycols in 27 Electronic Cigarette Formulations. </w:t>
      </w:r>
      <w:r w:rsidRPr="00AD066D">
        <w:rPr>
          <w:rFonts w:ascii="Times New Roman" w:hAnsi="Times New Roman" w:cs="Times New Roman"/>
          <w:i/>
          <w:noProof/>
        </w:rPr>
        <w:t xml:space="preserve">J Anal Toxicol. </w:t>
      </w:r>
      <w:r w:rsidRPr="00AD066D">
        <w:rPr>
          <w:rFonts w:ascii="Times New Roman" w:hAnsi="Times New Roman" w:cs="Times New Roman"/>
          <w:noProof/>
        </w:rPr>
        <w:t>2016;40(6):403-407.</w:t>
      </w:r>
    </w:p>
    <w:p w14:paraId="7CC522F1"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6.</w:t>
      </w:r>
      <w:r w:rsidRPr="00AD066D">
        <w:rPr>
          <w:rFonts w:ascii="Times New Roman" w:hAnsi="Times New Roman" w:cs="Times New Roman"/>
          <w:noProof/>
        </w:rPr>
        <w:tab/>
        <w:t xml:space="preserve">Davis B, Dang M, Kim J, Talbot P. Nicotine concentrations in electronic cigarette refill and do-it-yourself fluids. </w:t>
      </w:r>
      <w:r w:rsidRPr="00AD066D">
        <w:rPr>
          <w:rFonts w:ascii="Times New Roman" w:hAnsi="Times New Roman" w:cs="Times New Roman"/>
          <w:i/>
          <w:noProof/>
        </w:rPr>
        <w:t xml:space="preserve">Nicotine Tob Res. </w:t>
      </w:r>
      <w:r w:rsidRPr="00AD066D">
        <w:rPr>
          <w:rFonts w:ascii="Times New Roman" w:hAnsi="Times New Roman" w:cs="Times New Roman"/>
          <w:noProof/>
        </w:rPr>
        <w:t>2015;17(2):134-141.</w:t>
      </w:r>
    </w:p>
    <w:p w14:paraId="4D5FAF26" w14:textId="17AE0C93"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7.</w:t>
      </w:r>
      <w:r w:rsidRPr="00AD066D">
        <w:rPr>
          <w:rFonts w:ascii="Times New Roman" w:hAnsi="Times New Roman" w:cs="Times New Roman"/>
          <w:noProof/>
        </w:rPr>
        <w:tab/>
        <w:t xml:space="preserve">Trehy ML, Ye W, Hadwiger ME, et al. </w:t>
      </w:r>
      <w:r w:rsidR="00886AE1" w:rsidRPr="00AD066D">
        <w:rPr>
          <w:rFonts w:ascii="Times New Roman" w:hAnsi="Times New Roman" w:cs="Times New Roman"/>
          <w:noProof/>
        </w:rPr>
        <w:t xml:space="preserve">Analysis of electronic cigarette cartridges, refill solutions, and smoke for nicotine and nicotine related impurities. </w:t>
      </w:r>
      <w:r w:rsidRPr="00AD066D">
        <w:rPr>
          <w:rFonts w:ascii="Times New Roman" w:hAnsi="Times New Roman" w:cs="Times New Roman"/>
          <w:i/>
          <w:noProof/>
        </w:rPr>
        <w:t xml:space="preserve">Journal of Liquid Chromatography &amp; Related Technologies. </w:t>
      </w:r>
      <w:r w:rsidRPr="00AD066D">
        <w:rPr>
          <w:rFonts w:ascii="Times New Roman" w:hAnsi="Times New Roman" w:cs="Times New Roman"/>
          <w:noProof/>
        </w:rPr>
        <w:t>2011;34(14):1442-1458.</w:t>
      </w:r>
    </w:p>
    <w:p w14:paraId="6B09DAC5" w14:textId="77777777" w:rsidR="00FF4850" w:rsidRPr="00AD066D" w:rsidRDefault="00FF4850" w:rsidP="00886AE1">
      <w:pPr>
        <w:pStyle w:val="EndNoteBibliography"/>
        <w:ind w:left="720" w:hanging="720"/>
        <w:jc w:val="left"/>
        <w:rPr>
          <w:rFonts w:ascii="Times New Roman" w:hAnsi="Times New Roman" w:cs="Times New Roman"/>
          <w:noProof/>
        </w:rPr>
      </w:pPr>
      <w:r w:rsidRPr="00AD066D">
        <w:rPr>
          <w:rFonts w:ascii="Times New Roman" w:hAnsi="Times New Roman" w:cs="Times New Roman"/>
          <w:noProof/>
        </w:rPr>
        <w:t>48.</w:t>
      </w:r>
      <w:r w:rsidRPr="00AD066D">
        <w:rPr>
          <w:rFonts w:ascii="Times New Roman" w:hAnsi="Times New Roman" w:cs="Times New Roman"/>
          <w:noProof/>
        </w:rPr>
        <w:tab/>
        <w:t xml:space="preserve">Wagener TL, Floyd EL, Stepanov I, et al. Have combustible cigarettes met their match? The nicotine delivery profiles and harmful constituent exposures of second-generation and third-generation electronic cigarette users. </w:t>
      </w:r>
      <w:r w:rsidRPr="00AD066D">
        <w:rPr>
          <w:rFonts w:ascii="Times New Roman" w:hAnsi="Times New Roman" w:cs="Times New Roman"/>
          <w:i/>
          <w:noProof/>
        </w:rPr>
        <w:t xml:space="preserve">Tob Control. </w:t>
      </w:r>
      <w:r w:rsidRPr="00AD066D">
        <w:rPr>
          <w:rFonts w:ascii="Times New Roman" w:hAnsi="Times New Roman" w:cs="Times New Roman"/>
          <w:noProof/>
        </w:rPr>
        <w:t>2017;26(e1):e23-e28.</w:t>
      </w:r>
    </w:p>
    <w:p w14:paraId="106D635C" w14:textId="7B88338E" w:rsidR="00C80606" w:rsidRPr="00AD066D" w:rsidRDefault="00950406" w:rsidP="00886AE1">
      <w:r w:rsidRPr="00AD066D">
        <w:fldChar w:fldCharType="end"/>
      </w:r>
    </w:p>
    <w:p w14:paraId="332EC742" w14:textId="249F0A2B" w:rsidR="00896B08" w:rsidRPr="00AD066D" w:rsidRDefault="00896B08">
      <w:r w:rsidRPr="00AD066D">
        <w:br w:type="page"/>
      </w:r>
    </w:p>
    <w:p w14:paraId="64DAB331" w14:textId="3F553D2E" w:rsidR="00896B08" w:rsidRPr="00AD066D" w:rsidRDefault="00896B08" w:rsidP="00896B08">
      <w:pPr>
        <w:pStyle w:val="Refhead"/>
      </w:pPr>
      <w:r w:rsidRPr="00AD066D">
        <w:t>Figure Legends</w:t>
      </w:r>
    </w:p>
    <w:p w14:paraId="351955A3" w14:textId="77777777" w:rsidR="00896B08" w:rsidRPr="00AD066D" w:rsidRDefault="00896B08" w:rsidP="00896B08">
      <w:pPr>
        <w:pStyle w:val="Acknowledgement"/>
        <w:ind w:left="0" w:firstLine="0"/>
      </w:pPr>
      <w:r w:rsidRPr="00AD066D">
        <w:rPr>
          <w:b/>
        </w:rPr>
        <w:t>Figure 1</w:t>
      </w:r>
      <w:r w:rsidRPr="00AD066D">
        <w:t>. The distribution of past-30-day cigarette use at follow-up for the (A) overall sample, and (B) sample of past 30-day e-cigarette users, by demographics, i.e., gender, race and highest parental education, and by e-cigarette use in the overall sample. The points (jittered for clarity) show number of past-30-day cigarettes smoked at follow-up by demographics, along with violin plots and boxplots describing corresponding distributions.</w:t>
      </w:r>
    </w:p>
    <w:p w14:paraId="50412D53" w14:textId="31F56F1B" w:rsidR="00896B08" w:rsidRPr="00AD066D" w:rsidRDefault="00896B08" w:rsidP="00896B08">
      <w:pPr>
        <w:pStyle w:val="Acknowledgement"/>
        <w:ind w:left="0" w:firstLine="0"/>
      </w:pPr>
    </w:p>
    <w:p w14:paraId="6F74B545" w14:textId="02417139" w:rsidR="002E72EF" w:rsidRDefault="00896B08" w:rsidP="00896B08">
      <w:pPr>
        <w:pStyle w:val="Acknowledgement"/>
        <w:ind w:left="0" w:firstLine="0"/>
      </w:pPr>
      <w:r w:rsidRPr="00AD066D">
        <w:rPr>
          <w:b/>
        </w:rPr>
        <w:t>Figure 2.</w:t>
      </w:r>
      <w:r w:rsidRPr="00AD066D">
        <w:t xml:space="preserve"> The distribution of past-30-day cigarette use at follow-up by four e-cigarette characteristics of current e-cigarette at baseline, i.e., device type, preference for non-traditional flavor, nicotine and use of e-cigarettes for dripping. The points (jittered for clarity) show number of past-30-day cigarettes smoked at follow-up by four e-cigarette characteristics, along with violin plots and boxplots describing corresponding distributions. </w:t>
      </w:r>
    </w:p>
    <w:p w14:paraId="23A153BA" w14:textId="77777777" w:rsidR="002E72EF" w:rsidRDefault="002E72EF">
      <w:pPr>
        <w:rPr>
          <w:rFonts w:eastAsia="Times New Roman"/>
          <w:sz w:val="24"/>
          <w:szCs w:val="24"/>
        </w:rPr>
      </w:pPr>
      <w:r>
        <w:br w:type="page"/>
      </w:r>
    </w:p>
    <w:p w14:paraId="3F2EB2D0" w14:textId="77777777" w:rsidR="002E72EF" w:rsidRPr="002E72EF" w:rsidRDefault="002E72EF" w:rsidP="002E72EF">
      <w:pPr>
        <w:rPr>
          <w:b/>
          <w:sz w:val="24"/>
          <w:szCs w:val="24"/>
        </w:rPr>
      </w:pPr>
      <w:r w:rsidRPr="002E72EF">
        <w:rPr>
          <w:b/>
          <w:sz w:val="24"/>
          <w:szCs w:val="24"/>
        </w:rPr>
        <w:t>Tables</w:t>
      </w:r>
    </w:p>
    <w:p w14:paraId="7D8EA788" w14:textId="77777777" w:rsidR="002E72EF" w:rsidRPr="002E72EF" w:rsidRDefault="002E72EF" w:rsidP="002E72EF">
      <w:pPr>
        <w:rPr>
          <w:sz w:val="24"/>
          <w:szCs w:val="24"/>
        </w:rPr>
      </w:pPr>
      <w:r w:rsidRPr="002E72EF">
        <w:rPr>
          <w:b/>
          <w:sz w:val="24"/>
          <w:szCs w:val="24"/>
        </w:rPr>
        <w:t>Table 1.</w:t>
      </w:r>
      <w:r w:rsidRPr="002E72EF">
        <w:rPr>
          <w:sz w:val="24"/>
          <w:szCs w:val="24"/>
        </w:rPr>
        <w:t xml:space="preserve"> Participant characteristics at baseline and association of each characteristic with number of cigarettes smoked in the past 30 days at follow-up; </w:t>
      </w:r>
      <w:r w:rsidRPr="002E72EF">
        <w:rPr>
          <w:i/>
          <w:sz w:val="24"/>
          <w:szCs w:val="24"/>
        </w:rPr>
        <w:t xml:space="preserve">N </w:t>
      </w:r>
      <w:r w:rsidRPr="002E72EF">
        <w:rPr>
          <w:sz w:val="24"/>
          <w:szCs w:val="24"/>
        </w:rPr>
        <w:t>= 1312</w:t>
      </w:r>
    </w:p>
    <w:tbl>
      <w:tblPr>
        <w:tblStyle w:val="TableGrid"/>
        <w:tblW w:w="9360" w:type="dxa"/>
        <w:tblLayout w:type="fixed"/>
        <w:tblLook w:val="04A0" w:firstRow="1" w:lastRow="0" w:firstColumn="1" w:lastColumn="0" w:noHBand="0" w:noVBand="1"/>
      </w:tblPr>
      <w:tblGrid>
        <w:gridCol w:w="3330"/>
        <w:gridCol w:w="1440"/>
        <w:gridCol w:w="2610"/>
        <w:gridCol w:w="1980"/>
      </w:tblGrid>
      <w:tr w:rsidR="002E72EF" w:rsidRPr="002E72EF" w14:paraId="1CE6E075" w14:textId="77777777" w:rsidTr="00F53497">
        <w:trPr>
          <w:trHeight w:val="323"/>
        </w:trPr>
        <w:tc>
          <w:tcPr>
            <w:tcW w:w="3330" w:type="dxa"/>
            <w:tcBorders>
              <w:left w:val="nil"/>
              <w:bottom w:val="single" w:sz="4" w:space="0" w:color="auto"/>
              <w:right w:val="nil"/>
            </w:tcBorders>
            <w:vAlign w:val="center"/>
          </w:tcPr>
          <w:p w14:paraId="64BE01AB" w14:textId="77777777" w:rsidR="002E72EF" w:rsidRPr="002E72EF" w:rsidRDefault="002E72EF" w:rsidP="00F53497">
            <w:pPr>
              <w:tabs>
                <w:tab w:val="left" w:pos="1080"/>
              </w:tabs>
              <w:jc w:val="center"/>
              <w:rPr>
                <w:rFonts w:ascii="Times New Roman" w:hAnsi="Times New Roman" w:cs="Times New Roman"/>
                <w:sz w:val="20"/>
                <w:szCs w:val="20"/>
              </w:rPr>
            </w:pPr>
          </w:p>
        </w:tc>
        <w:tc>
          <w:tcPr>
            <w:tcW w:w="1440" w:type="dxa"/>
            <w:tcBorders>
              <w:left w:val="nil"/>
              <w:bottom w:val="single" w:sz="4" w:space="0" w:color="auto"/>
              <w:right w:val="nil"/>
            </w:tcBorders>
            <w:vAlign w:val="center"/>
          </w:tcPr>
          <w:p w14:paraId="6852E14C"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Total</w:t>
            </w:r>
            <w:r w:rsidRPr="002E72EF">
              <w:rPr>
                <w:rFonts w:ascii="Times New Roman" w:hAnsi="Times New Roman" w:cs="Times New Roman"/>
                <w:sz w:val="20"/>
                <w:szCs w:val="20"/>
                <w:vertAlign w:val="superscript"/>
              </w:rPr>
              <w:t xml:space="preserve"> a</w:t>
            </w:r>
          </w:p>
          <w:p w14:paraId="4E9A1B3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i/>
                <w:sz w:val="20"/>
                <w:szCs w:val="20"/>
              </w:rPr>
              <w:t>N</w:t>
            </w:r>
            <w:r w:rsidRPr="002E72EF">
              <w:rPr>
                <w:rFonts w:ascii="Times New Roman" w:hAnsi="Times New Roman" w:cs="Times New Roman"/>
                <w:sz w:val="20"/>
                <w:szCs w:val="20"/>
              </w:rPr>
              <w:t xml:space="preserve"> (%)</w:t>
            </w:r>
          </w:p>
        </w:tc>
        <w:tc>
          <w:tcPr>
            <w:tcW w:w="2610" w:type="dxa"/>
            <w:tcBorders>
              <w:left w:val="nil"/>
              <w:right w:val="nil"/>
            </w:tcBorders>
            <w:vAlign w:val="center"/>
          </w:tcPr>
          <w:p w14:paraId="091206F0"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Mean number of cigarettes smoked at follow-up (SD)</w:t>
            </w:r>
          </w:p>
        </w:tc>
        <w:tc>
          <w:tcPr>
            <w:tcW w:w="1980" w:type="dxa"/>
            <w:tcBorders>
              <w:left w:val="nil"/>
              <w:right w:val="nil"/>
            </w:tcBorders>
            <w:vAlign w:val="center"/>
          </w:tcPr>
          <w:p w14:paraId="13A0DA64" w14:textId="77777777" w:rsidR="002E72EF" w:rsidRPr="002E72EF" w:rsidRDefault="002E72EF" w:rsidP="00F53497">
            <w:pPr>
              <w:jc w:val="center"/>
              <w:rPr>
                <w:rFonts w:ascii="Times New Roman" w:hAnsi="Times New Roman" w:cs="Times New Roman"/>
                <w:sz w:val="20"/>
                <w:szCs w:val="20"/>
                <w:vertAlign w:val="superscript"/>
              </w:rPr>
            </w:pPr>
            <w:r w:rsidRPr="002E72EF">
              <w:rPr>
                <w:rFonts w:ascii="Times New Roman" w:hAnsi="Times New Roman" w:cs="Times New Roman"/>
                <w:sz w:val="20"/>
                <w:szCs w:val="20"/>
              </w:rPr>
              <w:t xml:space="preserve">RR (95% </w:t>
            </w:r>
            <w:proofErr w:type="gramStart"/>
            <w:r w:rsidRPr="002E72EF">
              <w:rPr>
                <w:rFonts w:ascii="Times New Roman" w:hAnsi="Times New Roman" w:cs="Times New Roman"/>
                <w:sz w:val="20"/>
                <w:szCs w:val="20"/>
              </w:rPr>
              <w:t>CI)</w:t>
            </w:r>
            <w:r w:rsidRPr="002E72EF">
              <w:rPr>
                <w:rFonts w:ascii="Times New Roman" w:hAnsi="Times New Roman" w:cs="Times New Roman"/>
                <w:sz w:val="20"/>
                <w:szCs w:val="20"/>
                <w:vertAlign w:val="superscript"/>
              </w:rPr>
              <w:t>b</w:t>
            </w:r>
            <w:proofErr w:type="gramEnd"/>
          </w:p>
        </w:tc>
      </w:tr>
      <w:tr w:rsidR="002E72EF" w:rsidRPr="002E72EF" w14:paraId="5DC19466" w14:textId="77777777" w:rsidTr="00F53497">
        <w:trPr>
          <w:trHeight w:val="170"/>
        </w:trPr>
        <w:tc>
          <w:tcPr>
            <w:tcW w:w="3330" w:type="dxa"/>
            <w:tcBorders>
              <w:top w:val="nil"/>
              <w:left w:val="nil"/>
              <w:bottom w:val="nil"/>
              <w:right w:val="nil"/>
            </w:tcBorders>
            <w:vAlign w:val="center"/>
          </w:tcPr>
          <w:p w14:paraId="603DAFD6" w14:textId="77777777" w:rsidR="002E72EF" w:rsidRPr="002E72EF" w:rsidRDefault="002E72EF" w:rsidP="00F53497">
            <w:pPr>
              <w:tabs>
                <w:tab w:val="left" w:pos="1080"/>
              </w:tabs>
              <w:rPr>
                <w:rFonts w:ascii="Times New Roman" w:hAnsi="Times New Roman" w:cs="Times New Roman"/>
                <w:sz w:val="20"/>
                <w:szCs w:val="20"/>
              </w:rPr>
            </w:pPr>
            <w:r w:rsidRPr="002E72EF">
              <w:rPr>
                <w:rFonts w:ascii="Times New Roman" w:hAnsi="Times New Roman" w:cs="Times New Roman"/>
                <w:sz w:val="20"/>
                <w:szCs w:val="20"/>
              </w:rPr>
              <w:t>Gender</w:t>
            </w:r>
          </w:p>
        </w:tc>
        <w:tc>
          <w:tcPr>
            <w:tcW w:w="1440" w:type="dxa"/>
            <w:tcBorders>
              <w:top w:val="nil"/>
              <w:left w:val="nil"/>
              <w:bottom w:val="nil"/>
              <w:right w:val="nil"/>
            </w:tcBorders>
            <w:vAlign w:val="center"/>
          </w:tcPr>
          <w:p w14:paraId="398F7B96" w14:textId="77777777" w:rsidR="002E72EF" w:rsidRPr="002E72EF" w:rsidRDefault="002E72EF" w:rsidP="00F53497">
            <w:pPr>
              <w:jc w:val="center"/>
              <w:rPr>
                <w:rFonts w:ascii="Times New Roman" w:hAnsi="Times New Roman" w:cs="Times New Roman"/>
                <w:sz w:val="20"/>
                <w:szCs w:val="20"/>
              </w:rPr>
            </w:pPr>
          </w:p>
        </w:tc>
        <w:tc>
          <w:tcPr>
            <w:tcW w:w="2610" w:type="dxa"/>
            <w:tcBorders>
              <w:top w:val="nil"/>
              <w:left w:val="nil"/>
              <w:bottom w:val="nil"/>
              <w:right w:val="nil"/>
            </w:tcBorders>
          </w:tcPr>
          <w:p w14:paraId="5084F0F9" w14:textId="77777777" w:rsidR="002E72EF" w:rsidRPr="002E72EF" w:rsidRDefault="002E72EF" w:rsidP="00F53497">
            <w:pPr>
              <w:jc w:val="center"/>
              <w:rPr>
                <w:rFonts w:ascii="Times New Roman" w:hAnsi="Times New Roman" w:cs="Times New Roman"/>
                <w:sz w:val="20"/>
                <w:szCs w:val="20"/>
              </w:rPr>
            </w:pPr>
          </w:p>
        </w:tc>
        <w:tc>
          <w:tcPr>
            <w:tcW w:w="1980" w:type="dxa"/>
            <w:tcBorders>
              <w:top w:val="nil"/>
              <w:left w:val="nil"/>
              <w:bottom w:val="nil"/>
              <w:right w:val="nil"/>
            </w:tcBorders>
          </w:tcPr>
          <w:p w14:paraId="171D653D" w14:textId="77777777" w:rsidR="002E72EF" w:rsidRPr="002E72EF" w:rsidRDefault="002E72EF" w:rsidP="00F53497">
            <w:pPr>
              <w:jc w:val="center"/>
              <w:rPr>
                <w:rFonts w:ascii="Times New Roman" w:hAnsi="Times New Roman" w:cs="Times New Roman"/>
                <w:sz w:val="20"/>
                <w:szCs w:val="20"/>
              </w:rPr>
            </w:pPr>
          </w:p>
        </w:tc>
      </w:tr>
      <w:tr w:rsidR="002E72EF" w:rsidRPr="002E72EF" w14:paraId="72603037" w14:textId="77777777" w:rsidTr="00F53497">
        <w:trPr>
          <w:trHeight w:val="170"/>
        </w:trPr>
        <w:tc>
          <w:tcPr>
            <w:tcW w:w="3330" w:type="dxa"/>
            <w:tcBorders>
              <w:top w:val="nil"/>
              <w:left w:val="nil"/>
              <w:bottom w:val="nil"/>
              <w:right w:val="nil"/>
            </w:tcBorders>
            <w:vAlign w:val="center"/>
          </w:tcPr>
          <w:p w14:paraId="6666F295"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Female</w:t>
            </w:r>
          </w:p>
        </w:tc>
        <w:tc>
          <w:tcPr>
            <w:tcW w:w="1440" w:type="dxa"/>
            <w:tcBorders>
              <w:top w:val="nil"/>
              <w:left w:val="nil"/>
              <w:bottom w:val="nil"/>
              <w:right w:val="nil"/>
            </w:tcBorders>
            <w:vAlign w:val="center"/>
          </w:tcPr>
          <w:p w14:paraId="16751CB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685 (52.2)</w:t>
            </w:r>
          </w:p>
        </w:tc>
        <w:tc>
          <w:tcPr>
            <w:tcW w:w="2610" w:type="dxa"/>
            <w:tcBorders>
              <w:top w:val="nil"/>
              <w:left w:val="nil"/>
              <w:bottom w:val="nil"/>
              <w:right w:val="nil"/>
            </w:tcBorders>
          </w:tcPr>
          <w:p w14:paraId="25DA6E9F"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5.40 (82.0)</w:t>
            </w:r>
          </w:p>
        </w:tc>
        <w:tc>
          <w:tcPr>
            <w:tcW w:w="1980" w:type="dxa"/>
            <w:tcBorders>
              <w:top w:val="nil"/>
              <w:left w:val="nil"/>
              <w:bottom w:val="nil"/>
              <w:right w:val="nil"/>
            </w:tcBorders>
          </w:tcPr>
          <w:p w14:paraId="47D285B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Ref</w:t>
            </w:r>
          </w:p>
        </w:tc>
      </w:tr>
      <w:tr w:rsidR="002E72EF" w:rsidRPr="002E72EF" w14:paraId="2ADBAEF4" w14:textId="77777777" w:rsidTr="00F53497">
        <w:trPr>
          <w:trHeight w:val="170"/>
        </w:trPr>
        <w:tc>
          <w:tcPr>
            <w:tcW w:w="3330" w:type="dxa"/>
            <w:tcBorders>
              <w:top w:val="nil"/>
              <w:left w:val="nil"/>
              <w:bottom w:val="nil"/>
              <w:right w:val="nil"/>
            </w:tcBorders>
            <w:vAlign w:val="center"/>
          </w:tcPr>
          <w:p w14:paraId="6F26A869" w14:textId="77777777" w:rsidR="002E72EF" w:rsidRPr="002E72EF" w:rsidRDefault="002E72EF" w:rsidP="00F53497">
            <w:pPr>
              <w:tabs>
                <w:tab w:val="left" w:pos="342"/>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Male</w:t>
            </w:r>
          </w:p>
        </w:tc>
        <w:tc>
          <w:tcPr>
            <w:tcW w:w="1440" w:type="dxa"/>
            <w:tcBorders>
              <w:top w:val="nil"/>
              <w:left w:val="nil"/>
              <w:bottom w:val="nil"/>
              <w:right w:val="nil"/>
            </w:tcBorders>
            <w:vAlign w:val="center"/>
          </w:tcPr>
          <w:p w14:paraId="3917BCDB"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627 (47.8)</w:t>
            </w:r>
          </w:p>
        </w:tc>
        <w:tc>
          <w:tcPr>
            <w:tcW w:w="2610" w:type="dxa"/>
            <w:tcBorders>
              <w:top w:val="nil"/>
              <w:left w:val="nil"/>
              <w:bottom w:val="nil"/>
              <w:right w:val="nil"/>
            </w:tcBorders>
          </w:tcPr>
          <w:p w14:paraId="5EB4E90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7.11 (42.7)</w:t>
            </w:r>
          </w:p>
        </w:tc>
        <w:tc>
          <w:tcPr>
            <w:tcW w:w="1980" w:type="dxa"/>
            <w:tcBorders>
              <w:top w:val="nil"/>
              <w:left w:val="nil"/>
              <w:bottom w:val="nil"/>
              <w:right w:val="nil"/>
            </w:tcBorders>
          </w:tcPr>
          <w:p w14:paraId="5D5BEE8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55 [1.10, 2.17]</w:t>
            </w:r>
          </w:p>
        </w:tc>
      </w:tr>
      <w:tr w:rsidR="002E72EF" w:rsidRPr="002E72EF" w14:paraId="34650148" w14:textId="77777777" w:rsidTr="00F53497">
        <w:trPr>
          <w:trHeight w:val="177"/>
        </w:trPr>
        <w:tc>
          <w:tcPr>
            <w:tcW w:w="3330" w:type="dxa"/>
            <w:tcBorders>
              <w:top w:val="nil"/>
              <w:left w:val="nil"/>
              <w:bottom w:val="nil"/>
              <w:right w:val="nil"/>
            </w:tcBorders>
            <w:vAlign w:val="center"/>
          </w:tcPr>
          <w:p w14:paraId="48D399A9" w14:textId="77777777" w:rsidR="002E72EF" w:rsidRPr="002E72EF" w:rsidRDefault="002E72EF" w:rsidP="00F53497">
            <w:pPr>
              <w:tabs>
                <w:tab w:val="left" w:pos="1080"/>
              </w:tabs>
              <w:rPr>
                <w:rFonts w:ascii="Times New Roman" w:hAnsi="Times New Roman" w:cs="Times New Roman"/>
                <w:sz w:val="20"/>
                <w:szCs w:val="20"/>
              </w:rPr>
            </w:pPr>
            <w:r w:rsidRPr="002E72EF">
              <w:rPr>
                <w:rFonts w:ascii="Times New Roman" w:hAnsi="Times New Roman" w:cs="Times New Roman"/>
                <w:sz w:val="20"/>
                <w:szCs w:val="20"/>
              </w:rPr>
              <w:t>Race/ethnicity</w:t>
            </w:r>
          </w:p>
        </w:tc>
        <w:tc>
          <w:tcPr>
            <w:tcW w:w="1440" w:type="dxa"/>
            <w:tcBorders>
              <w:top w:val="nil"/>
              <w:left w:val="nil"/>
              <w:bottom w:val="nil"/>
              <w:right w:val="nil"/>
            </w:tcBorders>
            <w:vAlign w:val="center"/>
          </w:tcPr>
          <w:p w14:paraId="78BACC1F" w14:textId="77777777" w:rsidR="002E72EF" w:rsidRPr="002E72EF" w:rsidRDefault="002E72EF" w:rsidP="00F53497">
            <w:pPr>
              <w:jc w:val="center"/>
              <w:rPr>
                <w:rFonts w:ascii="Times New Roman" w:hAnsi="Times New Roman" w:cs="Times New Roman"/>
                <w:sz w:val="20"/>
                <w:szCs w:val="20"/>
              </w:rPr>
            </w:pPr>
          </w:p>
        </w:tc>
        <w:tc>
          <w:tcPr>
            <w:tcW w:w="2610" w:type="dxa"/>
            <w:tcBorders>
              <w:top w:val="nil"/>
              <w:left w:val="nil"/>
              <w:bottom w:val="nil"/>
              <w:right w:val="nil"/>
            </w:tcBorders>
          </w:tcPr>
          <w:p w14:paraId="3135B866" w14:textId="77777777" w:rsidR="002E72EF" w:rsidRPr="002E72EF" w:rsidRDefault="002E72EF" w:rsidP="00F53497">
            <w:pPr>
              <w:jc w:val="center"/>
              <w:rPr>
                <w:rFonts w:ascii="Times New Roman" w:hAnsi="Times New Roman" w:cs="Times New Roman"/>
                <w:sz w:val="20"/>
                <w:szCs w:val="20"/>
              </w:rPr>
            </w:pPr>
          </w:p>
        </w:tc>
        <w:tc>
          <w:tcPr>
            <w:tcW w:w="1980" w:type="dxa"/>
            <w:tcBorders>
              <w:top w:val="nil"/>
              <w:left w:val="nil"/>
              <w:bottom w:val="nil"/>
              <w:right w:val="nil"/>
            </w:tcBorders>
          </w:tcPr>
          <w:p w14:paraId="74EFF3B3" w14:textId="77777777" w:rsidR="002E72EF" w:rsidRPr="002E72EF" w:rsidRDefault="002E72EF" w:rsidP="00F53497">
            <w:pPr>
              <w:jc w:val="center"/>
              <w:rPr>
                <w:rFonts w:ascii="Times New Roman" w:hAnsi="Times New Roman" w:cs="Times New Roman"/>
                <w:sz w:val="20"/>
                <w:szCs w:val="20"/>
              </w:rPr>
            </w:pPr>
          </w:p>
        </w:tc>
      </w:tr>
      <w:tr w:rsidR="002E72EF" w:rsidRPr="002E72EF" w14:paraId="4D8F3885" w14:textId="77777777" w:rsidTr="00F53497">
        <w:trPr>
          <w:trHeight w:val="170"/>
        </w:trPr>
        <w:tc>
          <w:tcPr>
            <w:tcW w:w="3330" w:type="dxa"/>
            <w:tcBorders>
              <w:top w:val="nil"/>
              <w:left w:val="nil"/>
              <w:bottom w:val="nil"/>
              <w:right w:val="nil"/>
            </w:tcBorders>
            <w:vAlign w:val="center"/>
          </w:tcPr>
          <w:p w14:paraId="21EEE653"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Non-Hispanic white</w:t>
            </w:r>
          </w:p>
        </w:tc>
        <w:tc>
          <w:tcPr>
            <w:tcW w:w="1440" w:type="dxa"/>
            <w:tcBorders>
              <w:top w:val="nil"/>
              <w:left w:val="nil"/>
              <w:bottom w:val="nil"/>
              <w:right w:val="nil"/>
            </w:tcBorders>
            <w:vAlign w:val="center"/>
          </w:tcPr>
          <w:p w14:paraId="6506B659"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71 (13.0)</w:t>
            </w:r>
          </w:p>
        </w:tc>
        <w:tc>
          <w:tcPr>
            <w:tcW w:w="2610" w:type="dxa"/>
            <w:tcBorders>
              <w:top w:val="nil"/>
              <w:left w:val="nil"/>
              <w:bottom w:val="nil"/>
              <w:right w:val="nil"/>
            </w:tcBorders>
          </w:tcPr>
          <w:p w14:paraId="4D8E570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3.1 (156)</w:t>
            </w:r>
          </w:p>
        </w:tc>
        <w:tc>
          <w:tcPr>
            <w:tcW w:w="1980" w:type="dxa"/>
            <w:tcBorders>
              <w:top w:val="nil"/>
              <w:left w:val="nil"/>
              <w:bottom w:val="nil"/>
              <w:right w:val="nil"/>
            </w:tcBorders>
          </w:tcPr>
          <w:p w14:paraId="68ACF065"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00 [0.59, 1.70]</w:t>
            </w:r>
          </w:p>
        </w:tc>
      </w:tr>
      <w:tr w:rsidR="002E72EF" w:rsidRPr="002E72EF" w14:paraId="5BF5DFF1" w14:textId="77777777" w:rsidTr="00F53497">
        <w:trPr>
          <w:trHeight w:val="170"/>
        </w:trPr>
        <w:tc>
          <w:tcPr>
            <w:tcW w:w="3330" w:type="dxa"/>
            <w:tcBorders>
              <w:top w:val="nil"/>
              <w:left w:val="nil"/>
              <w:bottom w:val="nil"/>
              <w:right w:val="nil"/>
            </w:tcBorders>
            <w:vAlign w:val="center"/>
          </w:tcPr>
          <w:p w14:paraId="0A781A64"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Hispanic white</w:t>
            </w:r>
          </w:p>
        </w:tc>
        <w:tc>
          <w:tcPr>
            <w:tcW w:w="1440" w:type="dxa"/>
            <w:tcBorders>
              <w:top w:val="nil"/>
              <w:left w:val="nil"/>
              <w:bottom w:val="nil"/>
              <w:right w:val="nil"/>
            </w:tcBorders>
            <w:vAlign w:val="center"/>
          </w:tcPr>
          <w:p w14:paraId="3C991A29"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635 (48.4)</w:t>
            </w:r>
          </w:p>
        </w:tc>
        <w:tc>
          <w:tcPr>
            <w:tcW w:w="2610" w:type="dxa"/>
            <w:tcBorders>
              <w:top w:val="nil"/>
              <w:left w:val="nil"/>
              <w:bottom w:val="nil"/>
              <w:right w:val="nil"/>
            </w:tcBorders>
          </w:tcPr>
          <w:p w14:paraId="588D7AB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79 (32.0)</w:t>
            </w:r>
          </w:p>
        </w:tc>
        <w:tc>
          <w:tcPr>
            <w:tcW w:w="1980" w:type="dxa"/>
            <w:tcBorders>
              <w:top w:val="nil"/>
              <w:left w:val="nil"/>
              <w:bottom w:val="nil"/>
              <w:right w:val="nil"/>
            </w:tcBorders>
          </w:tcPr>
          <w:p w14:paraId="46A8FCC5"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0.88 [0.51, 1.53]</w:t>
            </w:r>
          </w:p>
        </w:tc>
      </w:tr>
      <w:tr w:rsidR="002E72EF" w:rsidRPr="002E72EF" w14:paraId="3FEBBFE6" w14:textId="77777777" w:rsidTr="00F53497">
        <w:trPr>
          <w:trHeight w:val="177"/>
        </w:trPr>
        <w:tc>
          <w:tcPr>
            <w:tcW w:w="3330" w:type="dxa"/>
            <w:tcBorders>
              <w:top w:val="nil"/>
              <w:left w:val="nil"/>
              <w:bottom w:val="nil"/>
              <w:right w:val="nil"/>
            </w:tcBorders>
            <w:vAlign w:val="center"/>
          </w:tcPr>
          <w:p w14:paraId="029CFA3E"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Other</w:t>
            </w:r>
          </w:p>
        </w:tc>
        <w:tc>
          <w:tcPr>
            <w:tcW w:w="1440" w:type="dxa"/>
            <w:tcBorders>
              <w:top w:val="nil"/>
              <w:left w:val="nil"/>
              <w:bottom w:val="nil"/>
              <w:right w:val="nil"/>
            </w:tcBorders>
            <w:vAlign w:val="center"/>
          </w:tcPr>
          <w:p w14:paraId="5B38E042"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506 (38.6)</w:t>
            </w:r>
          </w:p>
        </w:tc>
        <w:tc>
          <w:tcPr>
            <w:tcW w:w="2610" w:type="dxa"/>
            <w:tcBorders>
              <w:top w:val="nil"/>
              <w:left w:val="nil"/>
              <w:bottom w:val="nil"/>
              <w:right w:val="nil"/>
            </w:tcBorders>
          </w:tcPr>
          <w:p w14:paraId="3000259D"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6.94 (43.7)</w:t>
            </w:r>
          </w:p>
        </w:tc>
        <w:tc>
          <w:tcPr>
            <w:tcW w:w="1980" w:type="dxa"/>
            <w:tcBorders>
              <w:top w:val="nil"/>
              <w:left w:val="nil"/>
              <w:bottom w:val="nil"/>
              <w:right w:val="nil"/>
            </w:tcBorders>
          </w:tcPr>
          <w:p w14:paraId="10AFB627"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Ref</w:t>
            </w:r>
          </w:p>
        </w:tc>
      </w:tr>
      <w:tr w:rsidR="002E72EF" w:rsidRPr="002E72EF" w14:paraId="4CE6CDF9" w14:textId="77777777" w:rsidTr="00F53497">
        <w:trPr>
          <w:trHeight w:val="170"/>
        </w:trPr>
        <w:tc>
          <w:tcPr>
            <w:tcW w:w="3330" w:type="dxa"/>
            <w:tcBorders>
              <w:top w:val="nil"/>
              <w:left w:val="nil"/>
              <w:bottom w:val="nil"/>
              <w:right w:val="nil"/>
            </w:tcBorders>
            <w:vAlign w:val="center"/>
          </w:tcPr>
          <w:p w14:paraId="522DAA34" w14:textId="77777777" w:rsidR="002E72EF" w:rsidRPr="002E72EF" w:rsidRDefault="002E72EF" w:rsidP="00F53497">
            <w:pPr>
              <w:tabs>
                <w:tab w:val="left" w:pos="1080"/>
              </w:tabs>
              <w:rPr>
                <w:rFonts w:ascii="Times New Roman" w:hAnsi="Times New Roman" w:cs="Times New Roman"/>
                <w:sz w:val="20"/>
                <w:szCs w:val="20"/>
              </w:rPr>
            </w:pPr>
            <w:r w:rsidRPr="002E72EF">
              <w:rPr>
                <w:rFonts w:ascii="Times New Roman" w:hAnsi="Times New Roman" w:cs="Times New Roman"/>
                <w:sz w:val="20"/>
                <w:szCs w:val="20"/>
              </w:rPr>
              <w:t>Education (highest parental)</w:t>
            </w:r>
          </w:p>
        </w:tc>
        <w:tc>
          <w:tcPr>
            <w:tcW w:w="1440" w:type="dxa"/>
            <w:tcBorders>
              <w:top w:val="nil"/>
              <w:left w:val="nil"/>
              <w:bottom w:val="nil"/>
              <w:right w:val="nil"/>
            </w:tcBorders>
            <w:vAlign w:val="center"/>
          </w:tcPr>
          <w:p w14:paraId="3CE769F4" w14:textId="77777777" w:rsidR="002E72EF" w:rsidRPr="002E72EF" w:rsidRDefault="002E72EF" w:rsidP="00F53497">
            <w:pPr>
              <w:jc w:val="center"/>
              <w:rPr>
                <w:rFonts w:ascii="Times New Roman" w:hAnsi="Times New Roman" w:cs="Times New Roman"/>
                <w:sz w:val="20"/>
                <w:szCs w:val="20"/>
              </w:rPr>
            </w:pPr>
          </w:p>
        </w:tc>
        <w:tc>
          <w:tcPr>
            <w:tcW w:w="2610" w:type="dxa"/>
            <w:tcBorders>
              <w:top w:val="nil"/>
              <w:left w:val="nil"/>
              <w:bottom w:val="nil"/>
              <w:right w:val="nil"/>
            </w:tcBorders>
          </w:tcPr>
          <w:p w14:paraId="14D8800C" w14:textId="77777777" w:rsidR="002E72EF" w:rsidRPr="002E72EF" w:rsidRDefault="002E72EF" w:rsidP="00F53497">
            <w:pPr>
              <w:jc w:val="center"/>
              <w:rPr>
                <w:rFonts w:ascii="Times New Roman" w:hAnsi="Times New Roman" w:cs="Times New Roman"/>
                <w:sz w:val="20"/>
                <w:szCs w:val="20"/>
              </w:rPr>
            </w:pPr>
          </w:p>
        </w:tc>
        <w:tc>
          <w:tcPr>
            <w:tcW w:w="1980" w:type="dxa"/>
            <w:tcBorders>
              <w:top w:val="nil"/>
              <w:left w:val="nil"/>
              <w:bottom w:val="nil"/>
              <w:right w:val="nil"/>
            </w:tcBorders>
          </w:tcPr>
          <w:p w14:paraId="50B50DFF" w14:textId="77777777" w:rsidR="002E72EF" w:rsidRPr="002E72EF" w:rsidRDefault="002E72EF" w:rsidP="00F53497">
            <w:pPr>
              <w:jc w:val="center"/>
              <w:rPr>
                <w:rFonts w:ascii="Times New Roman" w:hAnsi="Times New Roman" w:cs="Times New Roman"/>
                <w:sz w:val="20"/>
                <w:szCs w:val="20"/>
              </w:rPr>
            </w:pPr>
          </w:p>
        </w:tc>
      </w:tr>
      <w:tr w:rsidR="002E72EF" w:rsidRPr="002E72EF" w14:paraId="6DDDC155" w14:textId="77777777" w:rsidTr="00F53497">
        <w:trPr>
          <w:trHeight w:val="170"/>
        </w:trPr>
        <w:tc>
          <w:tcPr>
            <w:tcW w:w="3330" w:type="dxa"/>
            <w:tcBorders>
              <w:top w:val="nil"/>
              <w:left w:val="nil"/>
              <w:bottom w:val="nil"/>
              <w:right w:val="nil"/>
            </w:tcBorders>
            <w:vAlign w:val="center"/>
          </w:tcPr>
          <w:p w14:paraId="4D78973B" w14:textId="77777777" w:rsidR="002E72EF" w:rsidRPr="002E72EF" w:rsidRDefault="002E72EF" w:rsidP="00F53497">
            <w:pPr>
              <w:tabs>
                <w:tab w:val="left" w:pos="1080"/>
              </w:tabs>
              <w:ind w:left="158"/>
              <w:rPr>
                <w:rFonts w:ascii="Times New Roman" w:hAnsi="Times New Roman" w:cs="Times New Roman"/>
                <w:sz w:val="20"/>
                <w:szCs w:val="20"/>
              </w:rPr>
            </w:pPr>
            <m:oMath>
              <m:r>
                <w:rPr>
                  <w:rFonts w:ascii="Cambria Math" w:hAnsi="Cambria Math" w:cs="Times New Roman"/>
                  <w:sz w:val="20"/>
                  <w:szCs w:val="20"/>
                </w:rPr>
                <m:t>≤</m:t>
              </m:r>
            </m:oMath>
            <w:r w:rsidRPr="002E72EF">
              <w:rPr>
                <w:rFonts w:ascii="Times New Roman" w:eastAsiaTheme="minorEastAsia" w:hAnsi="Times New Roman" w:cs="Times New Roman"/>
                <w:sz w:val="20"/>
                <w:szCs w:val="20"/>
              </w:rPr>
              <w:t xml:space="preserve"> 12th grade</w:t>
            </w:r>
          </w:p>
        </w:tc>
        <w:tc>
          <w:tcPr>
            <w:tcW w:w="1440" w:type="dxa"/>
            <w:tcBorders>
              <w:top w:val="nil"/>
              <w:left w:val="nil"/>
              <w:bottom w:val="nil"/>
              <w:right w:val="nil"/>
            </w:tcBorders>
            <w:vAlign w:val="center"/>
          </w:tcPr>
          <w:p w14:paraId="264EA11B"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91 (29.8)</w:t>
            </w:r>
          </w:p>
        </w:tc>
        <w:tc>
          <w:tcPr>
            <w:tcW w:w="2610" w:type="dxa"/>
            <w:tcBorders>
              <w:top w:val="nil"/>
              <w:left w:val="nil"/>
              <w:bottom w:val="nil"/>
              <w:right w:val="nil"/>
            </w:tcBorders>
          </w:tcPr>
          <w:p w14:paraId="31874726"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95 (14.5)</w:t>
            </w:r>
          </w:p>
        </w:tc>
        <w:tc>
          <w:tcPr>
            <w:tcW w:w="1980" w:type="dxa"/>
            <w:tcBorders>
              <w:top w:val="nil"/>
              <w:left w:val="nil"/>
              <w:bottom w:val="nil"/>
              <w:right w:val="nil"/>
            </w:tcBorders>
          </w:tcPr>
          <w:p w14:paraId="2DC15B7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Ref</w:t>
            </w:r>
          </w:p>
        </w:tc>
      </w:tr>
      <w:tr w:rsidR="002E72EF" w:rsidRPr="002E72EF" w14:paraId="70965256" w14:textId="77777777" w:rsidTr="00F53497">
        <w:trPr>
          <w:trHeight w:val="177"/>
        </w:trPr>
        <w:tc>
          <w:tcPr>
            <w:tcW w:w="3330" w:type="dxa"/>
            <w:tcBorders>
              <w:top w:val="nil"/>
              <w:left w:val="nil"/>
              <w:bottom w:val="nil"/>
              <w:right w:val="nil"/>
            </w:tcBorders>
            <w:vAlign w:val="center"/>
          </w:tcPr>
          <w:p w14:paraId="6F4EDE6D"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Some college</w:t>
            </w:r>
          </w:p>
        </w:tc>
        <w:tc>
          <w:tcPr>
            <w:tcW w:w="1440" w:type="dxa"/>
            <w:tcBorders>
              <w:top w:val="nil"/>
              <w:left w:val="nil"/>
              <w:bottom w:val="nil"/>
              <w:right w:val="nil"/>
            </w:tcBorders>
            <w:vAlign w:val="center"/>
          </w:tcPr>
          <w:p w14:paraId="3FB7E1E0"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459 (35.0)</w:t>
            </w:r>
          </w:p>
        </w:tc>
        <w:tc>
          <w:tcPr>
            <w:tcW w:w="2610" w:type="dxa"/>
            <w:tcBorders>
              <w:top w:val="nil"/>
              <w:left w:val="nil"/>
              <w:bottom w:val="nil"/>
              <w:right w:val="nil"/>
            </w:tcBorders>
          </w:tcPr>
          <w:p w14:paraId="0C6125F8"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8.24 (53.1)</w:t>
            </w:r>
          </w:p>
        </w:tc>
        <w:tc>
          <w:tcPr>
            <w:tcW w:w="1980" w:type="dxa"/>
            <w:tcBorders>
              <w:top w:val="nil"/>
              <w:left w:val="nil"/>
              <w:bottom w:val="nil"/>
              <w:right w:val="nil"/>
            </w:tcBorders>
          </w:tcPr>
          <w:p w14:paraId="05FA5B89"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2.45 [1.53, 3.90]</w:t>
            </w:r>
          </w:p>
        </w:tc>
      </w:tr>
      <w:tr w:rsidR="002E72EF" w:rsidRPr="002E72EF" w14:paraId="7E93CFB4" w14:textId="77777777" w:rsidTr="00F53497">
        <w:trPr>
          <w:trHeight w:val="170"/>
        </w:trPr>
        <w:tc>
          <w:tcPr>
            <w:tcW w:w="3330" w:type="dxa"/>
            <w:tcBorders>
              <w:top w:val="nil"/>
              <w:left w:val="nil"/>
              <w:bottom w:val="nil"/>
              <w:right w:val="nil"/>
            </w:tcBorders>
            <w:vAlign w:val="center"/>
          </w:tcPr>
          <w:p w14:paraId="51E19697"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College degree or higher</w:t>
            </w:r>
          </w:p>
        </w:tc>
        <w:tc>
          <w:tcPr>
            <w:tcW w:w="1440" w:type="dxa"/>
            <w:tcBorders>
              <w:top w:val="nil"/>
              <w:left w:val="nil"/>
              <w:bottom w:val="nil"/>
              <w:right w:val="nil"/>
            </w:tcBorders>
            <w:vAlign w:val="center"/>
          </w:tcPr>
          <w:p w14:paraId="565B07A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86 (29.4)</w:t>
            </w:r>
          </w:p>
        </w:tc>
        <w:tc>
          <w:tcPr>
            <w:tcW w:w="2610" w:type="dxa"/>
            <w:tcBorders>
              <w:top w:val="nil"/>
              <w:left w:val="nil"/>
              <w:bottom w:val="nil"/>
              <w:right w:val="nil"/>
            </w:tcBorders>
          </w:tcPr>
          <w:p w14:paraId="7D427C78"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70 (24.3)</w:t>
            </w:r>
          </w:p>
        </w:tc>
        <w:tc>
          <w:tcPr>
            <w:tcW w:w="1980" w:type="dxa"/>
            <w:tcBorders>
              <w:top w:val="nil"/>
              <w:left w:val="nil"/>
              <w:bottom w:val="nil"/>
              <w:right w:val="nil"/>
            </w:tcBorders>
          </w:tcPr>
          <w:p w14:paraId="7AADF4C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2.38 [1.45, 3.88]</w:t>
            </w:r>
          </w:p>
        </w:tc>
      </w:tr>
      <w:tr w:rsidR="002E72EF" w:rsidRPr="002E72EF" w14:paraId="5DE04E69" w14:textId="77777777" w:rsidTr="00F53497">
        <w:trPr>
          <w:trHeight w:val="170"/>
        </w:trPr>
        <w:tc>
          <w:tcPr>
            <w:tcW w:w="3330" w:type="dxa"/>
            <w:tcBorders>
              <w:top w:val="nil"/>
              <w:left w:val="nil"/>
              <w:bottom w:val="nil"/>
              <w:right w:val="nil"/>
            </w:tcBorders>
            <w:vAlign w:val="center"/>
          </w:tcPr>
          <w:p w14:paraId="079417C4" w14:textId="77777777" w:rsidR="002E72EF" w:rsidRPr="002E72EF" w:rsidRDefault="002E72EF" w:rsidP="00F53497">
            <w:pPr>
              <w:tabs>
                <w:tab w:val="left" w:pos="1080"/>
              </w:tabs>
              <w:rPr>
                <w:rFonts w:ascii="Times New Roman" w:hAnsi="Times New Roman" w:cs="Times New Roman"/>
                <w:sz w:val="20"/>
                <w:szCs w:val="20"/>
              </w:rPr>
            </w:pPr>
            <w:r w:rsidRPr="002E72EF">
              <w:rPr>
                <w:rFonts w:ascii="Times New Roman" w:hAnsi="Times New Roman" w:cs="Times New Roman"/>
                <w:sz w:val="20"/>
                <w:szCs w:val="20"/>
              </w:rPr>
              <w:t>E-cigarette use</w:t>
            </w:r>
          </w:p>
        </w:tc>
        <w:tc>
          <w:tcPr>
            <w:tcW w:w="1440" w:type="dxa"/>
            <w:tcBorders>
              <w:top w:val="nil"/>
              <w:left w:val="nil"/>
              <w:bottom w:val="nil"/>
              <w:right w:val="nil"/>
            </w:tcBorders>
            <w:shd w:val="clear" w:color="auto" w:fill="auto"/>
            <w:vAlign w:val="center"/>
          </w:tcPr>
          <w:p w14:paraId="576078EB" w14:textId="77777777" w:rsidR="002E72EF" w:rsidRPr="002E72EF" w:rsidRDefault="002E72EF" w:rsidP="00F53497">
            <w:pPr>
              <w:jc w:val="center"/>
              <w:rPr>
                <w:rFonts w:ascii="Times New Roman" w:hAnsi="Times New Roman" w:cs="Times New Roman"/>
                <w:sz w:val="20"/>
                <w:szCs w:val="20"/>
              </w:rPr>
            </w:pPr>
          </w:p>
        </w:tc>
        <w:tc>
          <w:tcPr>
            <w:tcW w:w="2610" w:type="dxa"/>
            <w:tcBorders>
              <w:top w:val="nil"/>
              <w:left w:val="nil"/>
              <w:bottom w:val="nil"/>
              <w:right w:val="nil"/>
            </w:tcBorders>
          </w:tcPr>
          <w:p w14:paraId="2B0BAA7C" w14:textId="77777777" w:rsidR="002E72EF" w:rsidRPr="002E72EF" w:rsidRDefault="002E72EF" w:rsidP="00F53497">
            <w:pPr>
              <w:jc w:val="center"/>
              <w:rPr>
                <w:rFonts w:ascii="Times New Roman" w:hAnsi="Times New Roman" w:cs="Times New Roman"/>
                <w:sz w:val="20"/>
                <w:szCs w:val="20"/>
              </w:rPr>
            </w:pPr>
          </w:p>
        </w:tc>
        <w:tc>
          <w:tcPr>
            <w:tcW w:w="1980" w:type="dxa"/>
            <w:tcBorders>
              <w:top w:val="nil"/>
              <w:left w:val="nil"/>
              <w:bottom w:val="nil"/>
              <w:right w:val="nil"/>
            </w:tcBorders>
          </w:tcPr>
          <w:p w14:paraId="79982C16" w14:textId="77777777" w:rsidR="002E72EF" w:rsidRPr="002E72EF" w:rsidRDefault="002E72EF" w:rsidP="00F53497">
            <w:pPr>
              <w:jc w:val="center"/>
              <w:rPr>
                <w:rFonts w:ascii="Times New Roman" w:hAnsi="Times New Roman" w:cs="Times New Roman"/>
                <w:sz w:val="20"/>
                <w:szCs w:val="20"/>
              </w:rPr>
            </w:pPr>
          </w:p>
        </w:tc>
      </w:tr>
      <w:tr w:rsidR="002E72EF" w:rsidRPr="002E72EF" w14:paraId="4720AF7B" w14:textId="77777777" w:rsidTr="00F53497">
        <w:trPr>
          <w:trHeight w:val="170"/>
        </w:trPr>
        <w:tc>
          <w:tcPr>
            <w:tcW w:w="3330" w:type="dxa"/>
            <w:tcBorders>
              <w:top w:val="nil"/>
              <w:left w:val="nil"/>
              <w:bottom w:val="nil"/>
              <w:right w:val="nil"/>
            </w:tcBorders>
            <w:vAlign w:val="center"/>
          </w:tcPr>
          <w:p w14:paraId="012D0D42" w14:textId="77777777" w:rsidR="002E72EF" w:rsidRPr="002E72EF" w:rsidRDefault="002E72EF" w:rsidP="00F53497">
            <w:pPr>
              <w:tabs>
                <w:tab w:val="left" w:pos="1080"/>
              </w:tabs>
              <w:ind w:left="168"/>
              <w:rPr>
                <w:rFonts w:ascii="Times New Roman" w:hAnsi="Times New Roman" w:cs="Times New Roman"/>
                <w:sz w:val="20"/>
                <w:szCs w:val="20"/>
              </w:rPr>
            </w:pPr>
            <w:r w:rsidRPr="002E72EF">
              <w:rPr>
                <w:rFonts w:ascii="Times New Roman" w:eastAsiaTheme="minorEastAsia" w:hAnsi="Times New Roman" w:cs="Times New Roman"/>
                <w:sz w:val="20"/>
                <w:szCs w:val="20"/>
              </w:rPr>
              <w:t>Never</w:t>
            </w:r>
          </w:p>
        </w:tc>
        <w:tc>
          <w:tcPr>
            <w:tcW w:w="1440" w:type="dxa"/>
            <w:tcBorders>
              <w:top w:val="nil"/>
              <w:left w:val="nil"/>
              <w:bottom w:val="nil"/>
              <w:right w:val="nil"/>
            </w:tcBorders>
            <w:shd w:val="clear" w:color="auto" w:fill="auto"/>
            <w:vAlign w:val="center"/>
          </w:tcPr>
          <w:p w14:paraId="38623ACC"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828 (63.1)</w:t>
            </w:r>
          </w:p>
        </w:tc>
        <w:tc>
          <w:tcPr>
            <w:tcW w:w="2610" w:type="dxa"/>
            <w:tcBorders>
              <w:top w:val="nil"/>
              <w:left w:val="nil"/>
              <w:bottom w:val="nil"/>
              <w:right w:val="nil"/>
            </w:tcBorders>
          </w:tcPr>
          <w:p w14:paraId="2B76893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86 (25.4)</w:t>
            </w:r>
          </w:p>
        </w:tc>
        <w:tc>
          <w:tcPr>
            <w:tcW w:w="1980" w:type="dxa"/>
            <w:tcBorders>
              <w:top w:val="nil"/>
              <w:left w:val="nil"/>
              <w:bottom w:val="nil"/>
              <w:right w:val="nil"/>
            </w:tcBorders>
          </w:tcPr>
          <w:p w14:paraId="7D79DD0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Ref</w:t>
            </w:r>
          </w:p>
        </w:tc>
      </w:tr>
      <w:tr w:rsidR="002E72EF" w:rsidRPr="002E72EF" w14:paraId="6A9CA96F" w14:textId="77777777" w:rsidTr="00F53497">
        <w:trPr>
          <w:trHeight w:val="170"/>
        </w:trPr>
        <w:tc>
          <w:tcPr>
            <w:tcW w:w="3330" w:type="dxa"/>
            <w:tcBorders>
              <w:top w:val="nil"/>
              <w:left w:val="nil"/>
              <w:bottom w:val="nil"/>
              <w:right w:val="nil"/>
            </w:tcBorders>
            <w:vAlign w:val="center"/>
          </w:tcPr>
          <w:p w14:paraId="4BF8D108"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Prior</w:t>
            </w:r>
          </w:p>
        </w:tc>
        <w:tc>
          <w:tcPr>
            <w:tcW w:w="1440" w:type="dxa"/>
            <w:tcBorders>
              <w:top w:val="nil"/>
              <w:left w:val="nil"/>
              <w:bottom w:val="nil"/>
              <w:right w:val="nil"/>
            </w:tcBorders>
            <w:shd w:val="clear" w:color="auto" w:fill="auto"/>
            <w:vAlign w:val="center"/>
          </w:tcPr>
          <w:p w14:paraId="23780776"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46 (26.4)</w:t>
            </w:r>
          </w:p>
        </w:tc>
        <w:tc>
          <w:tcPr>
            <w:tcW w:w="2610" w:type="dxa"/>
            <w:tcBorders>
              <w:top w:val="nil"/>
              <w:left w:val="nil"/>
              <w:bottom w:val="nil"/>
              <w:right w:val="nil"/>
            </w:tcBorders>
          </w:tcPr>
          <w:p w14:paraId="4EC2EE6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3.0 (118)</w:t>
            </w:r>
          </w:p>
        </w:tc>
        <w:tc>
          <w:tcPr>
            <w:tcW w:w="1980" w:type="dxa"/>
            <w:tcBorders>
              <w:top w:val="nil"/>
              <w:left w:val="nil"/>
              <w:bottom w:val="nil"/>
              <w:right w:val="nil"/>
            </w:tcBorders>
          </w:tcPr>
          <w:p w14:paraId="274058D5"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3.35 [2.16, 5.18]</w:t>
            </w:r>
          </w:p>
        </w:tc>
      </w:tr>
      <w:tr w:rsidR="002E72EF" w:rsidRPr="002E72EF" w14:paraId="5607428C" w14:textId="77777777" w:rsidTr="00F53497">
        <w:trPr>
          <w:trHeight w:val="170"/>
        </w:trPr>
        <w:tc>
          <w:tcPr>
            <w:tcW w:w="3330" w:type="dxa"/>
            <w:tcBorders>
              <w:top w:val="nil"/>
              <w:left w:val="nil"/>
              <w:bottom w:val="single" w:sz="4" w:space="0" w:color="auto"/>
              <w:right w:val="nil"/>
            </w:tcBorders>
            <w:vAlign w:val="center"/>
          </w:tcPr>
          <w:p w14:paraId="171D0129" w14:textId="77777777" w:rsidR="002E72EF" w:rsidRPr="002E72EF" w:rsidRDefault="002E72EF" w:rsidP="00F53497">
            <w:pPr>
              <w:tabs>
                <w:tab w:val="left" w:pos="1080"/>
              </w:tabs>
              <w:ind w:left="158"/>
              <w:rPr>
                <w:rFonts w:ascii="Times New Roman" w:hAnsi="Times New Roman" w:cs="Times New Roman"/>
                <w:sz w:val="20"/>
                <w:szCs w:val="20"/>
              </w:rPr>
            </w:pPr>
            <w:r w:rsidRPr="002E72EF">
              <w:rPr>
                <w:rFonts w:ascii="Times New Roman" w:hAnsi="Times New Roman" w:cs="Times New Roman"/>
                <w:sz w:val="20"/>
                <w:szCs w:val="20"/>
              </w:rPr>
              <w:t>Past 30-day</w:t>
            </w:r>
          </w:p>
        </w:tc>
        <w:tc>
          <w:tcPr>
            <w:tcW w:w="1440" w:type="dxa"/>
            <w:tcBorders>
              <w:top w:val="nil"/>
              <w:left w:val="nil"/>
              <w:bottom w:val="single" w:sz="4" w:space="0" w:color="auto"/>
              <w:right w:val="nil"/>
            </w:tcBorders>
            <w:shd w:val="clear" w:color="auto" w:fill="auto"/>
            <w:vAlign w:val="center"/>
          </w:tcPr>
          <w:p w14:paraId="4EC242B5"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38 (10.5)</w:t>
            </w:r>
          </w:p>
        </w:tc>
        <w:tc>
          <w:tcPr>
            <w:tcW w:w="2610" w:type="dxa"/>
            <w:tcBorders>
              <w:top w:val="nil"/>
              <w:left w:val="nil"/>
              <w:bottom w:val="single" w:sz="4" w:space="0" w:color="auto"/>
              <w:right w:val="nil"/>
            </w:tcBorders>
          </w:tcPr>
          <w:p w14:paraId="0D85F82B"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15.4 (51.6)</w:t>
            </w:r>
          </w:p>
        </w:tc>
        <w:tc>
          <w:tcPr>
            <w:tcW w:w="1980" w:type="dxa"/>
            <w:tcBorders>
              <w:top w:val="nil"/>
              <w:left w:val="nil"/>
              <w:bottom w:val="single" w:sz="4" w:space="0" w:color="auto"/>
              <w:right w:val="nil"/>
            </w:tcBorders>
          </w:tcPr>
          <w:p w14:paraId="678E3800"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5.84 [3.51, 9.71]</w:t>
            </w:r>
          </w:p>
        </w:tc>
      </w:tr>
    </w:tbl>
    <w:p w14:paraId="6F90D9EF" w14:textId="77777777" w:rsidR="002E72EF" w:rsidRPr="002E72EF" w:rsidRDefault="002E72EF" w:rsidP="002E72EF">
      <w:pPr>
        <w:rPr>
          <w:vertAlign w:val="superscript"/>
        </w:rPr>
      </w:pPr>
      <w:r w:rsidRPr="002E72EF">
        <w:t>CI = confidence interval; RR = rate ratio.</w:t>
      </w:r>
    </w:p>
    <w:p w14:paraId="2305A74D" w14:textId="77777777" w:rsidR="002E72EF" w:rsidRPr="002E72EF" w:rsidRDefault="002E72EF" w:rsidP="002E72EF">
      <w:proofErr w:type="spellStart"/>
      <w:proofErr w:type="gramStart"/>
      <w:r w:rsidRPr="002E72EF">
        <w:rPr>
          <w:vertAlign w:val="superscript"/>
        </w:rPr>
        <w:t>a</w:t>
      </w:r>
      <w:r w:rsidRPr="002E72EF">
        <w:t>May</w:t>
      </w:r>
      <w:proofErr w:type="spellEnd"/>
      <w:proofErr w:type="gramEnd"/>
      <w:r w:rsidRPr="002E72EF">
        <w:t xml:space="preserve"> not sum to total due to missing values</w:t>
      </w:r>
    </w:p>
    <w:p w14:paraId="2AF00A05" w14:textId="77777777" w:rsidR="002E72EF" w:rsidRPr="002E72EF" w:rsidRDefault="002E72EF" w:rsidP="002E72EF">
      <w:proofErr w:type="spellStart"/>
      <w:proofErr w:type="gramStart"/>
      <w:r w:rsidRPr="002E72EF">
        <w:rPr>
          <w:vertAlign w:val="superscript"/>
        </w:rPr>
        <w:t>b</w:t>
      </w:r>
      <w:r w:rsidRPr="002E72EF">
        <w:t>Co</w:t>
      </w:r>
      <w:proofErr w:type="spellEnd"/>
      <w:proofErr w:type="gramEnd"/>
      <w:r w:rsidRPr="002E72EF">
        <w:t xml:space="preserve">-adjusted for gender, race/ethnicity, parental education, community, log-transformed number of cigarettes at baseline, e-cigarette use at follow-up and number of days of e-cigarette use in the past 30 days at baseline using Poisson regression models </w:t>
      </w:r>
    </w:p>
    <w:p w14:paraId="55BD1B83" w14:textId="77777777" w:rsidR="002E72EF" w:rsidRPr="002E72EF" w:rsidRDefault="002E72EF" w:rsidP="002E72EF"/>
    <w:p w14:paraId="52D5452F" w14:textId="77777777" w:rsidR="002E72EF" w:rsidRPr="002E72EF" w:rsidRDefault="002E72EF" w:rsidP="002E72EF">
      <w:pPr>
        <w:pStyle w:val="Legend"/>
      </w:pPr>
    </w:p>
    <w:p w14:paraId="5ACBF8AF" w14:textId="77777777" w:rsidR="002E72EF" w:rsidRPr="002E72EF" w:rsidRDefault="002E72EF" w:rsidP="002E72EF">
      <w:pPr>
        <w:rPr>
          <w:b/>
          <w:sz w:val="24"/>
          <w:szCs w:val="24"/>
        </w:rPr>
      </w:pPr>
      <w:r w:rsidRPr="002E72EF">
        <w:rPr>
          <w:b/>
          <w:sz w:val="24"/>
          <w:szCs w:val="24"/>
        </w:rPr>
        <w:br w:type="page"/>
      </w:r>
    </w:p>
    <w:p w14:paraId="5E103EE5" w14:textId="77777777" w:rsidR="002E72EF" w:rsidRPr="002E72EF" w:rsidRDefault="002E72EF" w:rsidP="002E72EF">
      <w:pPr>
        <w:jc w:val="both"/>
        <w:rPr>
          <w:vertAlign w:val="superscript"/>
        </w:rPr>
      </w:pPr>
      <w:r w:rsidRPr="002E72EF">
        <w:rPr>
          <w:b/>
          <w:sz w:val="24"/>
          <w:szCs w:val="24"/>
        </w:rPr>
        <w:t xml:space="preserve">Table 2. </w:t>
      </w:r>
      <w:r w:rsidRPr="002E72EF">
        <w:rPr>
          <w:sz w:val="24"/>
          <w:szCs w:val="24"/>
        </w:rPr>
        <w:t>Association between e-cigarette characteristics at baseline and number of cigarettes smoked in the past 30 days at follow-up; N=1312</w:t>
      </w:r>
      <w:r w:rsidRPr="002E72EF">
        <w:rPr>
          <w:vertAlign w:val="superscript"/>
        </w:rPr>
        <w:t>a</w:t>
      </w:r>
    </w:p>
    <w:tbl>
      <w:tblPr>
        <w:tblStyle w:val="TableGrid"/>
        <w:tblW w:w="10800" w:type="dxa"/>
        <w:tblLook w:val="04A0" w:firstRow="1" w:lastRow="0" w:firstColumn="1" w:lastColumn="0" w:noHBand="0" w:noVBand="1"/>
      </w:tblPr>
      <w:tblGrid>
        <w:gridCol w:w="2790"/>
        <w:gridCol w:w="1800"/>
        <w:gridCol w:w="2070"/>
        <w:gridCol w:w="2070"/>
        <w:gridCol w:w="2070"/>
      </w:tblGrid>
      <w:tr w:rsidR="002E72EF" w:rsidRPr="002E72EF" w14:paraId="461DF1D0" w14:textId="77777777" w:rsidTr="00F53497">
        <w:trPr>
          <w:trHeight w:val="77"/>
        </w:trPr>
        <w:tc>
          <w:tcPr>
            <w:tcW w:w="2790" w:type="dxa"/>
            <w:tcBorders>
              <w:left w:val="nil"/>
              <w:right w:val="nil"/>
            </w:tcBorders>
            <w:vAlign w:val="center"/>
          </w:tcPr>
          <w:p w14:paraId="3049B18E" w14:textId="77777777" w:rsidR="002E72EF" w:rsidRPr="002E72EF" w:rsidRDefault="002E72EF" w:rsidP="00F53497">
            <w:pPr>
              <w:tabs>
                <w:tab w:val="left" w:pos="1080"/>
              </w:tabs>
              <w:jc w:val="center"/>
              <w:rPr>
                <w:rFonts w:ascii="Times New Roman" w:hAnsi="Times New Roman" w:cs="Times New Roman"/>
                <w:sz w:val="20"/>
                <w:szCs w:val="20"/>
              </w:rPr>
            </w:pPr>
          </w:p>
        </w:tc>
        <w:tc>
          <w:tcPr>
            <w:tcW w:w="1800" w:type="dxa"/>
            <w:tcBorders>
              <w:left w:val="nil"/>
              <w:right w:val="single" w:sz="4" w:space="0" w:color="auto"/>
            </w:tcBorders>
            <w:vAlign w:val="center"/>
          </w:tcPr>
          <w:p w14:paraId="162D70AD" w14:textId="77777777" w:rsidR="002E72EF" w:rsidRPr="002E72EF" w:rsidRDefault="002E72EF" w:rsidP="00F53497">
            <w:pPr>
              <w:jc w:val="center"/>
              <w:rPr>
                <w:rFonts w:ascii="Times New Roman" w:hAnsi="Times New Roman" w:cs="Times New Roman"/>
                <w:sz w:val="20"/>
                <w:szCs w:val="20"/>
              </w:rPr>
            </w:pPr>
          </w:p>
        </w:tc>
        <w:tc>
          <w:tcPr>
            <w:tcW w:w="6210" w:type="dxa"/>
            <w:gridSpan w:val="3"/>
            <w:tcBorders>
              <w:left w:val="single" w:sz="4" w:space="0" w:color="auto"/>
              <w:right w:val="single" w:sz="4" w:space="0" w:color="auto"/>
            </w:tcBorders>
            <w:vAlign w:val="center"/>
          </w:tcPr>
          <w:p w14:paraId="68485963"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 xml:space="preserve">Association with Number of Cigarettes Smoked in Past 30 Days </w:t>
            </w:r>
          </w:p>
          <w:p w14:paraId="3A9A222D" w14:textId="77777777" w:rsidR="002E72EF" w:rsidRPr="002E72EF" w:rsidRDefault="002E72EF" w:rsidP="00F53497">
            <w:pPr>
              <w:jc w:val="center"/>
              <w:rPr>
                <w:rFonts w:ascii="Times New Roman" w:hAnsi="Times New Roman" w:cs="Times New Roman"/>
                <w:sz w:val="20"/>
                <w:szCs w:val="20"/>
              </w:rPr>
            </w:pPr>
            <w:proofErr w:type="gramStart"/>
            <w:r w:rsidRPr="002E72EF">
              <w:rPr>
                <w:rFonts w:ascii="Times New Roman" w:hAnsi="Times New Roman" w:cs="Times New Roman"/>
                <w:sz w:val="20"/>
                <w:szCs w:val="20"/>
              </w:rPr>
              <w:t>at</w:t>
            </w:r>
            <w:proofErr w:type="gramEnd"/>
            <w:r w:rsidRPr="002E72EF">
              <w:rPr>
                <w:rFonts w:ascii="Times New Roman" w:hAnsi="Times New Roman" w:cs="Times New Roman"/>
                <w:sz w:val="20"/>
                <w:szCs w:val="20"/>
              </w:rPr>
              <w:t xml:space="preserve"> Follow-up</w:t>
            </w:r>
          </w:p>
        </w:tc>
      </w:tr>
      <w:tr w:rsidR="002E72EF" w:rsidRPr="002E72EF" w14:paraId="03B55AA6" w14:textId="77777777" w:rsidTr="00F53497">
        <w:trPr>
          <w:trHeight w:val="77"/>
        </w:trPr>
        <w:tc>
          <w:tcPr>
            <w:tcW w:w="2790" w:type="dxa"/>
            <w:tcBorders>
              <w:left w:val="nil"/>
              <w:right w:val="nil"/>
            </w:tcBorders>
            <w:vAlign w:val="center"/>
          </w:tcPr>
          <w:p w14:paraId="05D28DC3" w14:textId="77777777" w:rsidR="002E72EF" w:rsidRPr="002E72EF" w:rsidRDefault="002E72EF" w:rsidP="00F53497">
            <w:pPr>
              <w:tabs>
                <w:tab w:val="left" w:pos="1080"/>
              </w:tabs>
              <w:jc w:val="center"/>
              <w:rPr>
                <w:rFonts w:ascii="Times New Roman" w:hAnsi="Times New Roman" w:cs="Times New Roman"/>
                <w:sz w:val="20"/>
                <w:szCs w:val="20"/>
              </w:rPr>
            </w:pPr>
          </w:p>
        </w:tc>
        <w:tc>
          <w:tcPr>
            <w:tcW w:w="1800" w:type="dxa"/>
            <w:tcBorders>
              <w:left w:val="nil"/>
              <w:right w:val="single" w:sz="4" w:space="0" w:color="auto"/>
            </w:tcBorders>
            <w:vAlign w:val="center"/>
          </w:tcPr>
          <w:p w14:paraId="7995131B"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Mean Number of Cigarettes Smoked at Follow-up (SD)</w:t>
            </w:r>
          </w:p>
        </w:tc>
        <w:tc>
          <w:tcPr>
            <w:tcW w:w="2070" w:type="dxa"/>
            <w:tcBorders>
              <w:left w:val="single" w:sz="4" w:space="0" w:color="auto"/>
              <w:right w:val="single" w:sz="4" w:space="0" w:color="auto"/>
            </w:tcBorders>
            <w:vAlign w:val="center"/>
          </w:tcPr>
          <w:p w14:paraId="670AE586"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Model 1</w:t>
            </w:r>
          </w:p>
          <w:p w14:paraId="2814231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 xml:space="preserve">RR (95% </w:t>
            </w:r>
            <w:proofErr w:type="gramStart"/>
            <w:r w:rsidRPr="002E72EF">
              <w:rPr>
                <w:rFonts w:ascii="Times New Roman" w:hAnsi="Times New Roman" w:cs="Times New Roman"/>
                <w:sz w:val="20"/>
                <w:szCs w:val="20"/>
              </w:rPr>
              <w:t>CI)</w:t>
            </w:r>
            <w:r w:rsidRPr="002E72EF">
              <w:rPr>
                <w:rFonts w:ascii="Times New Roman" w:hAnsi="Times New Roman" w:cs="Times New Roman"/>
                <w:sz w:val="20"/>
                <w:szCs w:val="20"/>
                <w:vertAlign w:val="superscript"/>
              </w:rPr>
              <w:t>b</w:t>
            </w:r>
            <w:proofErr w:type="gramEnd"/>
          </w:p>
        </w:tc>
        <w:tc>
          <w:tcPr>
            <w:tcW w:w="2070" w:type="dxa"/>
            <w:tcBorders>
              <w:left w:val="single" w:sz="4" w:space="0" w:color="auto"/>
              <w:right w:val="single" w:sz="4" w:space="0" w:color="auto"/>
            </w:tcBorders>
            <w:vAlign w:val="center"/>
          </w:tcPr>
          <w:p w14:paraId="2793FCC8"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Model 2</w:t>
            </w:r>
          </w:p>
          <w:p w14:paraId="7355580C"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 xml:space="preserve">RR (95% </w:t>
            </w:r>
            <w:proofErr w:type="gramStart"/>
            <w:r w:rsidRPr="002E72EF">
              <w:rPr>
                <w:rFonts w:ascii="Times New Roman" w:hAnsi="Times New Roman" w:cs="Times New Roman"/>
                <w:sz w:val="20"/>
                <w:szCs w:val="20"/>
              </w:rPr>
              <w:t>CI)</w:t>
            </w:r>
            <w:r w:rsidRPr="002E72EF">
              <w:rPr>
                <w:rFonts w:ascii="Times New Roman" w:hAnsi="Times New Roman" w:cs="Times New Roman"/>
                <w:sz w:val="20"/>
                <w:szCs w:val="20"/>
                <w:vertAlign w:val="superscript"/>
              </w:rPr>
              <w:t>c</w:t>
            </w:r>
            <w:proofErr w:type="gramEnd"/>
          </w:p>
        </w:tc>
        <w:tc>
          <w:tcPr>
            <w:tcW w:w="2070" w:type="dxa"/>
            <w:tcBorders>
              <w:left w:val="single" w:sz="4" w:space="0" w:color="auto"/>
              <w:right w:val="nil"/>
            </w:tcBorders>
            <w:vAlign w:val="center"/>
          </w:tcPr>
          <w:p w14:paraId="2C1FCAEF"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Model 3</w:t>
            </w:r>
          </w:p>
          <w:p w14:paraId="5AB8EEF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 xml:space="preserve">RR (95% </w:t>
            </w:r>
            <w:proofErr w:type="gramStart"/>
            <w:r w:rsidRPr="002E72EF">
              <w:rPr>
                <w:rFonts w:ascii="Times New Roman" w:hAnsi="Times New Roman" w:cs="Times New Roman"/>
                <w:sz w:val="20"/>
                <w:szCs w:val="20"/>
              </w:rPr>
              <w:t>CI)</w:t>
            </w:r>
            <w:r w:rsidRPr="002E72EF">
              <w:rPr>
                <w:rFonts w:ascii="Times New Roman" w:hAnsi="Times New Roman" w:cs="Times New Roman"/>
                <w:sz w:val="20"/>
                <w:szCs w:val="20"/>
                <w:vertAlign w:val="superscript"/>
              </w:rPr>
              <w:t>d</w:t>
            </w:r>
            <w:proofErr w:type="gramEnd"/>
          </w:p>
        </w:tc>
      </w:tr>
      <w:tr w:rsidR="002E72EF" w:rsidRPr="002E72EF" w14:paraId="470D99B1" w14:textId="77777777" w:rsidTr="00F53497">
        <w:trPr>
          <w:trHeight w:val="185"/>
        </w:trPr>
        <w:tc>
          <w:tcPr>
            <w:tcW w:w="2790" w:type="dxa"/>
            <w:tcBorders>
              <w:top w:val="single" w:sz="4" w:space="0" w:color="auto"/>
              <w:left w:val="nil"/>
              <w:bottom w:val="single" w:sz="4" w:space="0" w:color="auto"/>
              <w:right w:val="nil"/>
            </w:tcBorders>
            <w:vAlign w:val="center"/>
          </w:tcPr>
          <w:p w14:paraId="5F6333A5" w14:textId="77777777" w:rsidR="002E72EF" w:rsidRPr="002E72EF" w:rsidRDefault="002E72EF" w:rsidP="00F53497">
            <w:pPr>
              <w:tabs>
                <w:tab w:val="left" w:pos="1080"/>
              </w:tabs>
              <w:rPr>
                <w:rFonts w:ascii="Times New Roman" w:hAnsi="Times New Roman" w:cs="Times New Roman"/>
                <w:sz w:val="20"/>
                <w:szCs w:val="20"/>
              </w:rPr>
            </w:pPr>
            <w:r w:rsidRPr="002E72EF">
              <w:rPr>
                <w:rFonts w:ascii="Times New Roman" w:hAnsi="Times New Roman" w:cs="Times New Roman"/>
                <w:sz w:val="20"/>
                <w:szCs w:val="20"/>
              </w:rPr>
              <w:t>No e-cigarette use (N=828</w:t>
            </w:r>
            <w:r w:rsidRPr="002E72EF">
              <w:rPr>
                <w:rFonts w:ascii="Times New Roman" w:hAnsi="Times New Roman" w:cs="Times New Roman"/>
              </w:rPr>
              <w:t>)</w:t>
            </w:r>
          </w:p>
        </w:tc>
        <w:tc>
          <w:tcPr>
            <w:tcW w:w="1800" w:type="dxa"/>
            <w:tcBorders>
              <w:top w:val="single" w:sz="4" w:space="0" w:color="auto"/>
              <w:left w:val="nil"/>
              <w:bottom w:val="single" w:sz="4" w:space="0" w:color="auto"/>
              <w:right w:val="single" w:sz="4" w:space="0" w:color="auto"/>
            </w:tcBorders>
            <w:vAlign w:val="center"/>
          </w:tcPr>
          <w:p w14:paraId="7BC13A9F"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9 (25.4)</w:t>
            </w:r>
          </w:p>
        </w:tc>
        <w:tc>
          <w:tcPr>
            <w:tcW w:w="2070" w:type="dxa"/>
            <w:tcBorders>
              <w:top w:val="single" w:sz="4" w:space="0" w:color="auto"/>
              <w:left w:val="single" w:sz="4" w:space="0" w:color="auto"/>
              <w:bottom w:val="single" w:sz="4" w:space="0" w:color="auto"/>
              <w:right w:val="single" w:sz="4" w:space="0" w:color="auto"/>
            </w:tcBorders>
            <w:vAlign w:val="center"/>
          </w:tcPr>
          <w:p w14:paraId="3EF2E55D" w14:textId="77777777" w:rsidR="002E72EF" w:rsidRPr="002E72EF" w:rsidRDefault="002E72EF" w:rsidP="00F53497">
            <w:pPr>
              <w:jc w:val="center"/>
              <w:rPr>
                <w:rFonts w:ascii="Times New Roman" w:hAnsi="Times New Roman" w:cs="Times New Roman"/>
                <w:sz w:val="20"/>
                <w:szCs w:val="20"/>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vertAlign w:val="superscript"/>
              </w:rPr>
              <w:t>e</w:t>
            </w:r>
            <w:proofErr w:type="spellEnd"/>
          </w:p>
        </w:tc>
        <w:tc>
          <w:tcPr>
            <w:tcW w:w="2070" w:type="dxa"/>
            <w:tcBorders>
              <w:top w:val="single" w:sz="4" w:space="0" w:color="auto"/>
              <w:left w:val="single" w:sz="4" w:space="0" w:color="auto"/>
              <w:bottom w:val="single" w:sz="4" w:space="0" w:color="auto"/>
              <w:right w:val="single" w:sz="4" w:space="0" w:color="auto"/>
            </w:tcBorders>
            <w:vAlign w:val="center"/>
          </w:tcPr>
          <w:p w14:paraId="0756078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w:t>
            </w:r>
          </w:p>
        </w:tc>
        <w:tc>
          <w:tcPr>
            <w:tcW w:w="2070" w:type="dxa"/>
            <w:tcBorders>
              <w:top w:val="single" w:sz="4" w:space="0" w:color="auto"/>
              <w:left w:val="single" w:sz="4" w:space="0" w:color="auto"/>
              <w:bottom w:val="single" w:sz="4" w:space="0" w:color="auto"/>
              <w:right w:val="nil"/>
            </w:tcBorders>
            <w:vAlign w:val="center"/>
          </w:tcPr>
          <w:p w14:paraId="0A6B078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sz w:val="20"/>
                <w:szCs w:val="20"/>
              </w:rPr>
              <w:t>--</w:t>
            </w:r>
          </w:p>
        </w:tc>
      </w:tr>
      <w:tr w:rsidR="002E72EF" w:rsidRPr="002E72EF" w14:paraId="79EB187A" w14:textId="77777777" w:rsidTr="00F53497">
        <w:trPr>
          <w:trHeight w:val="185"/>
        </w:trPr>
        <w:tc>
          <w:tcPr>
            <w:tcW w:w="2790" w:type="dxa"/>
            <w:tcBorders>
              <w:top w:val="single" w:sz="4" w:space="0" w:color="auto"/>
              <w:left w:val="nil"/>
              <w:bottom w:val="nil"/>
              <w:right w:val="nil"/>
            </w:tcBorders>
            <w:vAlign w:val="center"/>
          </w:tcPr>
          <w:p w14:paraId="6FCE0399" w14:textId="77777777" w:rsidR="002E72EF" w:rsidRPr="002E72EF" w:rsidRDefault="002E72EF" w:rsidP="00F53497">
            <w:pPr>
              <w:tabs>
                <w:tab w:val="left" w:pos="342"/>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Device type</w:t>
            </w:r>
          </w:p>
        </w:tc>
        <w:tc>
          <w:tcPr>
            <w:tcW w:w="1800" w:type="dxa"/>
            <w:tcBorders>
              <w:top w:val="single" w:sz="4" w:space="0" w:color="auto"/>
              <w:left w:val="nil"/>
              <w:bottom w:val="nil"/>
              <w:right w:val="single" w:sz="4" w:space="0" w:color="auto"/>
            </w:tcBorders>
            <w:vAlign w:val="center"/>
          </w:tcPr>
          <w:p w14:paraId="4D6CFECA"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single" w:sz="4" w:space="0" w:color="auto"/>
              <w:left w:val="single" w:sz="4" w:space="0" w:color="auto"/>
              <w:bottom w:val="nil"/>
              <w:right w:val="single" w:sz="4" w:space="0" w:color="auto"/>
            </w:tcBorders>
            <w:vAlign w:val="center"/>
          </w:tcPr>
          <w:p w14:paraId="69776F1C"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single" w:sz="4" w:space="0" w:color="auto"/>
              <w:left w:val="single" w:sz="4" w:space="0" w:color="auto"/>
              <w:bottom w:val="nil"/>
              <w:right w:val="single" w:sz="4" w:space="0" w:color="auto"/>
            </w:tcBorders>
            <w:vAlign w:val="center"/>
          </w:tcPr>
          <w:p w14:paraId="25EE7C4F"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single" w:sz="4" w:space="0" w:color="auto"/>
              <w:left w:val="single" w:sz="4" w:space="0" w:color="auto"/>
              <w:bottom w:val="nil"/>
              <w:right w:val="nil"/>
            </w:tcBorders>
            <w:vAlign w:val="center"/>
          </w:tcPr>
          <w:p w14:paraId="4923B532" w14:textId="77777777" w:rsidR="002E72EF" w:rsidRPr="002E72EF" w:rsidRDefault="002E72EF" w:rsidP="00F53497">
            <w:pPr>
              <w:jc w:val="center"/>
              <w:rPr>
                <w:rFonts w:ascii="Times New Roman" w:hAnsi="Times New Roman" w:cs="Times New Roman"/>
                <w:color w:val="000000"/>
                <w:sz w:val="20"/>
                <w:szCs w:val="20"/>
              </w:rPr>
            </w:pPr>
          </w:p>
        </w:tc>
      </w:tr>
      <w:tr w:rsidR="002E72EF" w:rsidRPr="002E72EF" w14:paraId="0AB0BF81" w14:textId="77777777" w:rsidTr="00F53497">
        <w:trPr>
          <w:trHeight w:val="185"/>
        </w:trPr>
        <w:tc>
          <w:tcPr>
            <w:tcW w:w="2790" w:type="dxa"/>
            <w:tcBorders>
              <w:top w:val="nil"/>
              <w:left w:val="nil"/>
              <w:bottom w:val="nil"/>
              <w:right w:val="nil"/>
            </w:tcBorders>
            <w:vAlign w:val="center"/>
          </w:tcPr>
          <w:p w14:paraId="4B16EDF1" w14:textId="77777777" w:rsidR="002E72EF" w:rsidRPr="002E72EF" w:rsidRDefault="002E72EF" w:rsidP="00F53497">
            <w:pPr>
              <w:tabs>
                <w:tab w:val="left" w:pos="342"/>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Pen-like (N=36</w:t>
            </w:r>
            <w:r w:rsidRPr="002E72EF">
              <w:rPr>
                <w:rFonts w:ascii="Times New Roman" w:hAnsi="Times New Roman" w:cs="Times New Roman"/>
              </w:rPr>
              <w:t>)</w:t>
            </w:r>
          </w:p>
        </w:tc>
        <w:tc>
          <w:tcPr>
            <w:tcW w:w="1800" w:type="dxa"/>
            <w:tcBorders>
              <w:top w:val="nil"/>
              <w:left w:val="nil"/>
              <w:bottom w:val="nil"/>
              <w:right w:val="single" w:sz="4" w:space="0" w:color="auto"/>
            </w:tcBorders>
            <w:vAlign w:val="center"/>
          </w:tcPr>
          <w:p w14:paraId="49B30680"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3 (3.89)</w:t>
            </w:r>
          </w:p>
        </w:tc>
        <w:tc>
          <w:tcPr>
            <w:tcW w:w="2070" w:type="dxa"/>
            <w:tcBorders>
              <w:top w:val="nil"/>
              <w:left w:val="single" w:sz="4" w:space="0" w:color="auto"/>
              <w:bottom w:val="nil"/>
              <w:right w:val="single" w:sz="4" w:space="0" w:color="auto"/>
            </w:tcBorders>
            <w:vAlign w:val="center"/>
          </w:tcPr>
          <w:p w14:paraId="740D2F1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2.83 (1.27, 6.35)</w:t>
            </w:r>
          </w:p>
        </w:tc>
        <w:tc>
          <w:tcPr>
            <w:tcW w:w="2070" w:type="dxa"/>
            <w:tcBorders>
              <w:top w:val="nil"/>
              <w:left w:val="single" w:sz="4" w:space="0" w:color="auto"/>
              <w:bottom w:val="nil"/>
              <w:right w:val="single" w:sz="4" w:space="0" w:color="auto"/>
            </w:tcBorders>
            <w:vAlign w:val="center"/>
          </w:tcPr>
          <w:p w14:paraId="38D3A5D3" w14:textId="77777777" w:rsidR="002E72EF" w:rsidRPr="002E72EF" w:rsidRDefault="002E72EF" w:rsidP="00F53497">
            <w:pPr>
              <w:jc w:val="center"/>
              <w:rPr>
                <w:rFonts w:ascii="Times New Roman" w:hAnsi="Times New Roman" w:cs="Times New Roman"/>
                <w:sz w:val="20"/>
                <w:szCs w:val="20"/>
                <w:vertAlign w:val="superscript"/>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color w:val="000000"/>
                <w:sz w:val="20"/>
                <w:szCs w:val="20"/>
                <w:vertAlign w:val="superscript"/>
              </w:rPr>
              <w:t>f</w:t>
            </w:r>
            <w:proofErr w:type="spellEnd"/>
          </w:p>
        </w:tc>
        <w:tc>
          <w:tcPr>
            <w:tcW w:w="2070" w:type="dxa"/>
            <w:tcBorders>
              <w:top w:val="nil"/>
              <w:left w:val="single" w:sz="4" w:space="0" w:color="auto"/>
              <w:bottom w:val="nil"/>
              <w:right w:val="nil"/>
            </w:tcBorders>
            <w:vAlign w:val="center"/>
          </w:tcPr>
          <w:p w14:paraId="2A8D52DD" w14:textId="77777777" w:rsidR="002E72EF" w:rsidRPr="002E72EF" w:rsidRDefault="002E72EF" w:rsidP="00F53497">
            <w:pPr>
              <w:jc w:val="center"/>
              <w:rPr>
                <w:rFonts w:ascii="Times New Roman" w:hAnsi="Times New Roman" w:cs="Times New Roman"/>
                <w:sz w:val="20"/>
                <w:szCs w:val="20"/>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color w:val="000000"/>
                <w:sz w:val="20"/>
                <w:szCs w:val="20"/>
                <w:vertAlign w:val="superscript"/>
              </w:rPr>
              <w:t>f</w:t>
            </w:r>
            <w:proofErr w:type="spellEnd"/>
          </w:p>
        </w:tc>
      </w:tr>
      <w:tr w:rsidR="002E72EF" w:rsidRPr="002E72EF" w14:paraId="5B99B7F7" w14:textId="77777777" w:rsidTr="00F53497">
        <w:trPr>
          <w:trHeight w:val="185"/>
        </w:trPr>
        <w:tc>
          <w:tcPr>
            <w:tcW w:w="2790" w:type="dxa"/>
            <w:tcBorders>
              <w:top w:val="nil"/>
              <w:left w:val="nil"/>
              <w:bottom w:val="single" w:sz="4" w:space="0" w:color="auto"/>
              <w:right w:val="nil"/>
            </w:tcBorders>
            <w:vAlign w:val="center"/>
          </w:tcPr>
          <w:p w14:paraId="39AF7BD3"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Mods (N=100)</w:t>
            </w:r>
          </w:p>
        </w:tc>
        <w:tc>
          <w:tcPr>
            <w:tcW w:w="1800" w:type="dxa"/>
            <w:tcBorders>
              <w:top w:val="nil"/>
              <w:left w:val="nil"/>
              <w:bottom w:val="single" w:sz="4" w:space="0" w:color="auto"/>
              <w:right w:val="single" w:sz="4" w:space="0" w:color="auto"/>
            </w:tcBorders>
            <w:vAlign w:val="center"/>
          </w:tcPr>
          <w:p w14:paraId="1C2E1DD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20.8 (59.8)</w:t>
            </w:r>
          </w:p>
        </w:tc>
        <w:tc>
          <w:tcPr>
            <w:tcW w:w="2070" w:type="dxa"/>
            <w:tcBorders>
              <w:top w:val="nil"/>
              <w:left w:val="single" w:sz="4" w:space="0" w:color="auto"/>
              <w:bottom w:val="single" w:sz="4" w:space="0" w:color="auto"/>
              <w:right w:val="single" w:sz="4" w:space="0" w:color="auto"/>
            </w:tcBorders>
            <w:vAlign w:val="center"/>
          </w:tcPr>
          <w:p w14:paraId="303B0F21"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8.38 (4.87, 14.4)</w:t>
            </w:r>
          </w:p>
        </w:tc>
        <w:tc>
          <w:tcPr>
            <w:tcW w:w="2070" w:type="dxa"/>
            <w:tcBorders>
              <w:top w:val="nil"/>
              <w:left w:val="single" w:sz="4" w:space="0" w:color="auto"/>
              <w:bottom w:val="single" w:sz="4" w:space="0" w:color="auto"/>
              <w:right w:val="single" w:sz="4" w:space="0" w:color="auto"/>
            </w:tcBorders>
            <w:vAlign w:val="center"/>
          </w:tcPr>
          <w:p w14:paraId="64C038E8"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5.11 (1.74, 15.0)</w:t>
            </w:r>
          </w:p>
        </w:tc>
        <w:tc>
          <w:tcPr>
            <w:tcW w:w="2070" w:type="dxa"/>
            <w:tcBorders>
              <w:top w:val="nil"/>
              <w:left w:val="single" w:sz="4" w:space="0" w:color="auto"/>
              <w:bottom w:val="single" w:sz="4" w:space="0" w:color="auto"/>
              <w:right w:val="nil"/>
            </w:tcBorders>
            <w:vAlign w:val="center"/>
          </w:tcPr>
          <w:p w14:paraId="3D5406E8"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6.33 (1.64, 24.5)</w:t>
            </w:r>
          </w:p>
        </w:tc>
      </w:tr>
      <w:tr w:rsidR="002E72EF" w:rsidRPr="002E72EF" w14:paraId="7EFE54B9" w14:textId="77777777" w:rsidTr="00F53497">
        <w:trPr>
          <w:trHeight w:val="185"/>
        </w:trPr>
        <w:tc>
          <w:tcPr>
            <w:tcW w:w="2790" w:type="dxa"/>
            <w:tcBorders>
              <w:top w:val="nil"/>
              <w:left w:val="nil"/>
              <w:bottom w:val="nil"/>
              <w:right w:val="nil"/>
            </w:tcBorders>
            <w:vAlign w:val="center"/>
          </w:tcPr>
          <w:p w14:paraId="333355B9"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Nicotine</w:t>
            </w:r>
          </w:p>
        </w:tc>
        <w:tc>
          <w:tcPr>
            <w:tcW w:w="1800" w:type="dxa"/>
            <w:tcBorders>
              <w:top w:val="nil"/>
              <w:left w:val="nil"/>
              <w:bottom w:val="nil"/>
              <w:right w:val="single" w:sz="4" w:space="0" w:color="auto"/>
            </w:tcBorders>
            <w:vAlign w:val="center"/>
          </w:tcPr>
          <w:p w14:paraId="536C6FA0"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single" w:sz="4" w:space="0" w:color="auto"/>
            </w:tcBorders>
            <w:vAlign w:val="center"/>
          </w:tcPr>
          <w:p w14:paraId="020329AA"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single" w:sz="4" w:space="0" w:color="auto"/>
            </w:tcBorders>
            <w:vAlign w:val="center"/>
          </w:tcPr>
          <w:p w14:paraId="4E621EBF"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nil"/>
            </w:tcBorders>
            <w:vAlign w:val="center"/>
          </w:tcPr>
          <w:p w14:paraId="254263E0" w14:textId="77777777" w:rsidR="002E72EF" w:rsidRPr="002E72EF" w:rsidRDefault="002E72EF" w:rsidP="00F53497">
            <w:pPr>
              <w:jc w:val="center"/>
              <w:rPr>
                <w:rFonts w:ascii="Times New Roman" w:hAnsi="Times New Roman" w:cs="Times New Roman"/>
                <w:color w:val="000000"/>
                <w:sz w:val="20"/>
                <w:szCs w:val="20"/>
              </w:rPr>
            </w:pPr>
          </w:p>
        </w:tc>
      </w:tr>
      <w:tr w:rsidR="002E72EF" w:rsidRPr="002E72EF" w14:paraId="230132C2" w14:textId="77777777" w:rsidTr="00F53497">
        <w:trPr>
          <w:trHeight w:val="185"/>
        </w:trPr>
        <w:tc>
          <w:tcPr>
            <w:tcW w:w="2790" w:type="dxa"/>
            <w:tcBorders>
              <w:top w:val="nil"/>
              <w:left w:val="nil"/>
              <w:bottom w:val="nil"/>
              <w:right w:val="nil"/>
            </w:tcBorders>
            <w:vAlign w:val="center"/>
          </w:tcPr>
          <w:p w14:paraId="7E0540ED"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No (N=20)</w:t>
            </w:r>
          </w:p>
        </w:tc>
        <w:tc>
          <w:tcPr>
            <w:tcW w:w="1800" w:type="dxa"/>
            <w:tcBorders>
              <w:top w:val="nil"/>
              <w:left w:val="nil"/>
              <w:bottom w:val="nil"/>
              <w:right w:val="single" w:sz="4" w:space="0" w:color="auto"/>
            </w:tcBorders>
            <w:vAlign w:val="center"/>
          </w:tcPr>
          <w:p w14:paraId="2A98D0E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5.8 (64.0)</w:t>
            </w:r>
          </w:p>
        </w:tc>
        <w:tc>
          <w:tcPr>
            <w:tcW w:w="2070" w:type="dxa"/>
            <w:tcBorders>
              <w:top w:val="nil"/>
              <w:left w:val="single" w:sz="4" w:space="0" w:color="auto"/>
              <w:bottom w:val="nil"/>
              <w:right w:val="single" w:sz="4" w:space="0" w:color="auto"/>
            </w:tcBorders>
            <w:vAlign w:val="center"/>
          </w:tcPr>
          <w:p w14:paraId="439279F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3.90 (1.56, 9.74)</w:t>
            </w:r>
          </w:p>
        </w:tc>
        <w:tc>
          <w:tcPr>
            <w:tcW w:w="2070" w:type="dxa"/>
            <w:tcBorders>
              <w:top w:val="nil"/>
              <w:left w:val="single" w:sz="4" w:space="0" w:color="auto"/>
              <w:bottom w:val="nil"/>
              <w:right w:val="single" w:sz="4" w:space="0" w:color="auto"/>
            </w:tcBorders>
            <w:vAlign w:val="center"/>
          </w:tcPr>
          <w:p w14:paraId="655EE3D5" w14:textId="77777777" w:rsidR="002E72EF" w:rsidRPr="002E72EF" w:rsidRDefault="002E72EF" w:rsidP="00F53497">
            <w:pPr>
              <w:jc w:val="center"/>
              <w:rPr>
                <w:rFonts w:ascii="Times New Roman" w:hAnsi="Times New Roman" w:cs="Times New Roman"/>
                <w:sz w:val="20"/>
                <w:szCs w:val="20"/>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color w:val="000000"/>
                <w:sz w:val="20"/>
                <w:szCs w:val="20"/>
                <w:vertAlign w:val="superscript"/>
              </w:rPr>
              <w:t>g</w:t>
            </w:r>
            <w:proofErr w:type="spellEnd"/>
          </w:p>
        </w:tc>
        <w:tc>
          <w:tcPr>
            <w:tcW w:w="2070" w:type="dxa"/>
            <w:tcBorders>
              <w:top w:val="nil"/>
              <w:left w:val="single" w:sz="4" w:space="0" w:color="auto"/>
              <w:bottom w:val="nil"/>
              <w:right w:val="nil"/>
            </w:tcBorders>
            <w:vAlign w:val="center"/>
          </w:tcPr>
          <w:p w14:paraId="04574510" w14:textId="77777777" w:rsidR="002E72EF" w:rsidRPr="002E72EF" w:rsidRDefault="002E72EF" w:rsidP="00F53497">
            <w:pPr>
              <w:jc w:val="center"/>
              <w:rPr>
                <w:rFonts w:ascii="Times New Roman" w:hAnsi="Times New Roman" w:cs="Times New Roman"/>
                <w:sz w:val="20"/>
                <w:szCs w:val="20"/>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color w:val="000000"/>
                <w:sz w:val="20"/>
                <w:szCs w:val="20"/>
                <w:vertAlign w:val="superscript"/>
              </w:rPr>
              <w:t>f</w:t>
            </w:r>
            <w:proofErr w:type="spellEnd"/>
          </w:p>
        </w:tc>
      </w:tr>
      <w:tr w:rsidR="002E72EF" w:rsidRPr="002E72EF" w14:paraId="7EC9A0B2" w14:textId="77777777" w:rsidTr="00F53497">
        <w:trPr>
          <w:trHeight w:val="192"/>
        </w:trPr>
        <w:tc>
          <w:tcPr>
            <w:tcW w:w="2790" w:type="dxa"/>
            <w:tcBorders>
              <w:top w:val="nil"/>
              <w:left w:val="nil"/>
              <w:bottom w:val="single" w:sz="4" w:space="0" w:color="auto"/>
              <w:right w:val="nil"/>
            </w:tcBorders>
            <w:vAlign w:val="center"/>
          </w:tcPr>
          <w:p w14:paraId="0004FBF2"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Yes (N=94)</w:t>
            </w:r>
          </w:p>
        </w:tc>
        <w:tc>
          <w:tcPr>
            <w:tcW w:w="1800" w:type="dxa"/>
            <w:tcBorders>
              <w:top w:val="nil"/>
              <w:left w:val="nil"/>
              <w:bottom w:val="single" w:sz="4" w:space="0" w:color="auto"/>
              <w:right w:val="single" w:sz="4" w:space="0" w:color="auto"/>
            </w:tcBorders>
            <w:vAlign w:val="center"/>
          </w:tcPr>
          <w:p w14:paraId="5A42209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7.7 (54.7)</w:t>
            </w:r>
          </w:p>
        </w:tc>
        <w:tc>
          <w:tcPr>
            <w:tcW w:w="2070" w:type="dxa"/>
            <w:tcBorders>
              <w:top w:val="nil"/>
              <w:left w:val="single" w:sz="4" w:space="0" w:color="auto"/>
              <w:bottom w:val="single" w:sz="4" w:space="0" w:color="auto"/>
              <w:right w:val="single" w:sz="4" w:space="0" w:color="auto"/>
            </w:tcBorders>
            <w:vAlign w:val="center"/>
          </w:tcPr>
          <w:p w14:paraId="35EA45F6"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6.52 (3.65, 11.6)</w:t>
            </w:r>
          </w:p>
        </w:tc>
        <w:tc>
          <w:tcPr>
            <w:tcW w:w="2070" w:type="dxa"/>
            <w:tcBorders>
              <w:top w:val="nil"/>
              <w:left w:val="single" w:sz="4" w:space="0" w:color="auto"/>
              <w:bottom w:val="single" w:sz="4" w:space="0" w:color="auto"/>
              <w:right w:val="single" w:sz="4" w:space="0" w:color="auto"/>
            </w:tcBorders>
            <w:vAlign w:val="center"/>
          </w:tcPr>
          <w:p w14:paraId="778AB9AB"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3.69 (0.99, 13.7)</w:t>
            </w:r>
          </w:p>
        </w:tc>
        <w:tc>
          <w:tcPr>
            <w:tcW w:w="2070" w:type="dxa"/>
            <w:tcBorders>
              <w:top w:val="nil"/>
              <w:left w:val="single" w:sz="4" w:space="0" w:color="auto"/>
              <w:bottom w:val="single" w:sz="4" w:space="0" w:color="auto"/>
              <w:right w:val="nil"/>
            </w:tcBorders>
            <w:vAlign w:val="center"/>
          </w:tcPr>
          <w:p w14:paraId="2001C404"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65 (0.47, 5.71)</w:t>
            </w:r>
          </w:p>
        </w:tc>
      </w:tr>
      <w:tr w:rsidR="002E72EF" w:rsidRPr="002E72EF" w14:paraId="5187EFB7" w14:textId="77777777" w:rsidTr="00F53497">
        <w:trPr>
          <w:trHeight w:val="98"/>
        </w:trPr>
        <w:tc>
          <w:tcPr>
            <w:tcW w:w="2790" w:type="dxa"/>
            <w:tcBorders>
              <w:top w:val="nil"/>
              <w:left w:val="nil"/>
              <w:bottom w:val="nil"/>
              <w:right w:val="nil"/>
            </w:tcBorders>
            <w:vAlign w:val="center"/>
          </w:tcPr>
          <w:p w14:paraId="1826C54D"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Dripping</w:t>
            </w:r>
          </w:p>
        </w:tc>
        <w:tc>
          <w:tcPr>
            <w:tcW w:w="1800" w:type="dxa"/>
            <w:tcBorders>
              <w:top w:val="nil"/>
              <w:left w:val="nil"/>
              <w:bottom w:val="nil"/>
              <w:right w:val="single" w:sz="4" w:space="0" w:color="auto"/>
            </w:tcBorders>
            <w:vAlign w:val="center"/>
          </w:tcPr>
          <w:p w14:paraId="226BDF89"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single" w:sz="4" w:space="0" w:color="auto"/>
            </w:tcBorders>
            <w:vAlign w:val="center"/>
          </w:tcPr>
          <w:p w14:paraId="1F6B45F7"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single" w:sz="4" w:space="0" w:color="auto"/>
            </w:tcBorders>
            <w:vAlign w:val="center"/>
          </w:tcPr>
          <w:p w14:paraId="7167DB3C" w14:textId="77777777" w:rsidR="002E72EF" w:rsidRPr="002E72EF" w:rsidRDefault="002E72EF" w:rsidP="00F53497">
            <w:pPr>
              <w:jc w:val="center"/>
              <w:rPr>
                <w:rFonts w:ascii="Times New Roman" w:hAnsi="Times New Roman" w:cs="Times New Roman"/>
                <w:color w:val="000000"/>
                <w:sz w:val="20"/>
                <w:szCs w:val="20"/>
              </w:rPr>
            </w:pPr>
          </w:p>
        </w:tc>
        <w:tc>
          <w:tcPr>
            <w:tcW w:w="2070" w:type="dxa"/>
            <w:tcBorders>
              <w:top w:val="nil"/>
              <w:left w:val="single" w:sz="4" w:space="0" w:color="auto"/>
              <w:bottom w:val="nil"/>
              <w:right w:val="nil"/>
            </w:tcBorders>
            <w:shd w:val="clear" w:color="auto" w:fill="A6A6A6" w:themeFill="background1" w:themeFillShade="A6"/>
            <w:vAlign w:val="center"/>
          </w:tcPr>
          <w:p w14:paraId="38528A14" w14:textId="77777777" w:rsidR="002E72EF" w:rsidRPr="002E72EF" w:rsidRDefault="002E72EF" w:rsidP="00F53497">
            <w:pPr>
              <w:jc w:val="center"/>
              <w:rPr>
                <w:rFonts w:ascii="Times New Roman" w:hAnsi="Times New Roman" w:cs="Times New Roman"/>
                <w:sz w:val="20"/>
                <w:szCs w:val="20"/>
              </w:rPr>
            </w:pPr>
          </w:p>
        </w:tc>
      </w:tr>
      <w:tr w:rsidR="002E72EF" w:rsidRPr="002E72EF" w14:paraId="02D8465B" w14:textId="77777777" w:rsidTr="00F53497">
        <w:trPr>
          <w:trHeight w:val="98"/>
        </w:trPr>
        <w:tc>
          <w:tcPr>
            <w:tcW w:w="2790" w:type="dxa"/>
            <w:tcBorders>
              <w:top w:val="nil"/>
              <w:left w:val="nil"/>
              <w:bottom w:val="nil"/>
              <w:right w:val="nil"/>
            </w:tcBorders>
            <w:vAlign w:val="center"/>
          </w:tcPr>
          <w:p w14:paraId="67042023"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No (N=17)</w:t>
            </w:r>
          </w:p>
        </w:tc>
        <w:tc>
          <w:tcPr>
            <w:tcW w:w="1800" w:type="dxa"/>
            <w:tcBorders>
              <w:top w:val="nil"/>
              <w:left w:val="nil"/>
              <w:bottom w:val="nil"/>
              <w:right w:val="single" w:sz="4" w:space="0" w:color="auto"/>
            </w:tcBorders>
            <w:vAlign w:val="center"/>
          </w:tcPr>
          <w:p w14:paraId="2451C4B2"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4.1 (36.2)</w:t>
            </w:r>
          </w:p>
        </w:tc>
        <w:tc>
          <w:tcPr>
            <w:tcW w:w="2070" w:type="dxa"/>
            <w:tcBorders>
              <w:top w:val="nil"/>
              <w:left w:val="single" w:sz="4" w:space="0" w:color="auto"/>
              <w:bottom w:val="nil"/>
              <w:right w:val="single" w:sz="4" w:space="0" w:color="auto"/>
            </w:tcBorders>
            <w:vAlign w:val="center"/>
          </w:tcPr>
          <w:p w14:paraId="6FF39C4E"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4.64 (1.97, 10.9)</w:t>
            </w:r>
          </w:p>
        </w:tc>
        <w:tc>
          <w:tcPr>
            <w:tcW w:w="2070" w:type="dxa"/>
            <w:tcBorders>
              <w:top w:val="nil"/>
              <w:left w:val="single" w:sz="4" w:space="0" w:color="auto"/>
              <w:bottom w:val="nil"/>
              <w:right w:val="single" w:sz="4" w:space="0" w:color="auto"/>
            </w:tcBorders>
            <w:vAlign w:val="center"/>
          </w:tcPr>
          <w:p w14:paraId="6FC04CA7" w14:textId="77777777" w:rsidR="002E72EF" w:rsidRPr="002E72EF" w:rsidRDefault="002E72EF" w:rsidP="00F53497">
            <w:pPr>
              <w:jc w:val="center"/>
              <w:rPr>
                <w:rFonts w:ascii="Times New Roman" w:hAnsi="Times New Roman" w:cs="Times New Roman"/>
                <w:sz w:val="20"/>
                <w:szCs w:val="20"/>
              </w:rPr>
            </w:pPr>
            <w:proofErr w:type="spellStart"/>
            <w:r w:rsidRPr="002E72EF">
              <w:rPr>
                <w:rFonts w:ascii="Times New Roman" w:hAnsi="Times New Roman" w:cs="Times New Roman"/>
                <w:color w:val="000000"/>
                <w:sz w:val="20"/>
                <w:szCs w:val="20"/>
              </w:rPr>
              <w:t>Ref</w:t>
            </w:r>
            <w:r w:rsidRPr="002E72EF">
              <w:rPr>
                <w:rFonts w:ascii="Times New Roman" w:hAnsi="Times New Roman" w:cs="Times New Roman"/>
                <w:color w:val="000000"/>
                <w:sz w:val="20"/>
                <w:szCs w:val="20"/>
                <w:vertAlign w:val="superscript"/>
              </w:rPr>
              <w:t>f</w:t>
            </w:r>
            <w:proofErr w:type="spellEnd"/>
          </w:p>
        </w:tc>
        <w:tc>
          <w:tcPr>
            <w:tcW w:w="2070" w:type="dxa"/>
            <w:tcBorders>
              <w:top w:val="nil"/>
              <w:left w:val="single" w:sz="4" w:space="0" w:color="auto"/>
              <w:bottom w:val="nil"/>
              <w:right w:val="nil"/>
            </w:tcBorders>
            <w:shd w:val="clear" w:color="auto" w:fill="A6A6A6" w:themeFill="background1" w:themeFillShade="A6"/>
            <w:vAlign w:val="center"/>
          </w:tcPr>
          <w:p w14:paraId="3F49874C" w14:textId="77777777" w:rsidR="002E72EF" w:rsidRPr="002E72EF" w:rsidRDefault="002E72EF" w:rsidP="00F53497">
            <w:pPr>
              <w:jc w:val="center"/>
              <w:rPr>
                <w:rFonts w:ascii="Times New Roman" w:hAnsi="Times New Roman" w:cs="Times New Roman"/>
                <w:sz w:val="20"/>
                <w:szCs w:val="20"/>
              </w:rPr>
            </w:pPr>
          </w:p>
        </w:tc>
      </w:tr>
      <w:tr w:rsidR="002E72EF" w:rsidRPr="002E72EF" w14:paraId="62141F4A" w14:textId="77777777" w:rsidTr="00F53497">
        <w:trPr>
          <w:trHeight w:val="185"/>
        </w:trPr>
        <w:tc>
          <w:tcPr>
            <w:tcW w:w="2790" w:type="dxa"/>
            <w:tcBorders>
              <w:top w:val="nil"/>
              <w:left w:val="nil"/>
              <w:bottom w:val="single" w:sz="4" w:space="0" w:color="auto"/>
              <w:right w:val="nil"/>
            </w:tcBorders>
            <w:vAlign w:val="center"/>
          </w:tcPr>
          <w:p w14:paraId="3E0FB912" w14:textId="77777777" w:rsidR="002E72EF" w:rsidRPr="002E72EF" w:rsidRDefault="002E72EF" w:rsidP="00F53497">
            <w:pPr>
              <w:tabs>
                <w:tab w:val="left" w:pos="1080"/>
              </w:tabs>
              <w:jc w:val="both"/>
              <w:rPr>
                <w:rFonts w:ascii="Times New Roman" w:hAnsi="Times New Roman" w:cs="Times New Roman"/>
                <w:sz w:val="20"/>
                <w:szCs w:val="20"/>
              </w:rPr>
            </w:pPr>
            <w:r w:rsidRPr="002E72EF">
              <w:rPr>
                <w:rFonts w:ascii="Times New Roman" w:hAnsi="Times New Roman" w:cs="Times New Roman"/>
                <w:sz w:val="20"/>
                <w:szCs w:val="20"/>
              </w:rPr>
              <w:t xml:space="preserve">   Yes (N=109)</w:t>
            </w:r>
          </w:p>
        </w:tc>
        <w:tc>
          <w:tcPr>
            <w:tcW w:w="1800" w:type="dxa"/>
            <w:tcBorders>
              <w:top w:val="nil"/>
              <w:left w:val="nil"/>
              <w:bottom w:val="single" w:sz="4" w:space="0" w:color="auto"/>
              <w:right w:val="single" w:sz="4" w:space="0" w:color="auto"/>
            </w:tcBorders>
            <w:vAlign w:val="center"/>
          </w:tcPr>
          <w:p w14:paraId="7C3BC13A"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7.1 (56.2)</w:t>
            </w:r>
          </w:p>
        </w:tc>
        <w:tc>
          <w:tcPr>
            <w:tcW w:w="2070" w:type="dxa"/>
            <w:tcBorders>
              <w:top w:val="nil"/>
              <w:left w:val="single" w:sz="4" w:space="0" w:color="auto"/>
              <w:bottom w:val="single" w:sz="4" w:space="0" w:color="auto"/>
              <w:right w:val="single" w:sz="4" w:space="0" w:color="auto"/>
            </w:tcBorders>
            <w:vAlign w:val="center"/>
          </w:tcPr>
          <w:p w14:paraId="1B70CF2D"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6.83 (3.98, 11.7)</w:t>
            </w:r>
          </w:p>
        </w:tc>
        <w:tc>
          <w:tcPr>
            <w:tcW w:w="2070" w:type="dxa"/>
            <w:tcBorders>
              <w:top w:val="nil"/>
              <w:left w:val="single" w:sz="4" w:space="0" w:color="auto"/>
              <w:bottom w:val="single" w:sz="4" w:space="0" w:color="auto"/>
              <w:right w:val="single" w:sz="4" w:space="0" w:color="auto"/>
            </w:tcBorders>
            <w:vAlign w:val="center"/>
          </w:tcPr>
          <w:p w14:paraId="51C8A3A0" w14:textId="77777777" w:rsidR="002E72EF" w:rsidRPr="002E72EF" w:rsidRDefault="002E72EF" w:rsidP="00F53497">
            <w:pPr>
              <w:jc w:val="center"/>
              <w:rPr>
                <w:rFonts w:ascii="Times New Roman" w:hAnsi="Times New Roman" w:cs="Times New Roman"/>
                <w:sz w:val="20"/>
                <w:szCs w:val="20"/>
              </w:rPr>
            </w:pPr>
            <w:r w:rsidRPr="002E72EF">
              <w:rPr>
                <w:rFonts w:ascii="Times New Roman" w:hAnsi="Times New Roman" w:cs="Times New Roman"/>
                <w:color w:val="000000"/>
                <w:sz w:val="20"/>
                <w:szCs w:val="20"/>
              </w:rPr>
              <w:t>1.07 (0.35, 3.20)</w:t>
            </w:r>
          </w:p>
        </w:tc>
        <w:tc>
          <w:tcPr>
            <w:tcW w:w="2070" w:type="dxa"/>
            <w:tcBorders>
              <w:top w:val="nil"/>
              <w:left w:val="single" w:sz="4" w:space="0" w:color="auto"/>
              <w:bottom w:val="single" w:sz="4" w:space="0" w:color="auto"/>
              <w:right w:val="nil"/>
            </w:tcBorders>
            <w:shd w:val="clear" w:color="auto" w:fill="A6A6A6" w:themeFill="background1" w:themeFillShade="A6"/>
            <w:vAlign w:val="center"/>
          </w:tcPr>
          <w:p w14:paraId="193A0665" w14:textId="77777777" w:rsidR="002E72EF" w:rsidRPr="002E72EF" w:rsidRDefault="002E72EF" w:rsidP="00F53497">
            <w:pPr>
              <w:jc w:val="center"/>
              <w:rPr>
                <w:rFonts w:ascii="Times New Roman" w:hAnsi="Times New Roman" w:cs="Times New Roman"/>
                <w:sz w:val="20"/>
                <w:szCs w:val="20"/>
              </w:rPr>
            </w:pPr>
          </w:p>
        </w:tc>
      </w:tr>
    </w:tbl>
    <w:p w14:paraId="3901487A" w14:textId="77777777" w:rsidR="002E72EF" w:rsidRPr="002E72EF" w:rsidRDefault="002E72EF" w:rsidP="002E72EF">
      <w:pPr>
        <w:jc w:val="both"/>
      </w:pPr>
      <w:r w:rsidRPr="002E72EF">
        <w:t>RR = rate ratio; CI = confidence interval</w:t>
      </w:r>
    </w:p>
    <w:p w14:paraId="01464E0F" w14:textId="77777777" w:rsidR="002E72EF" w:rsidRPr="002E72EF" w:rsidRDefault="002E72EF" w:rsidP="002E72EF">
      <w:pPr>
        <w:jc w:val="both"/>
      </w:pPr>
      <w:proofErr w:type="spellStart"/>
      <w:proofErr w:type="gramStart"/>
      <w:r w:rsidRPr="002E72EF">
        <w:rPr>
          <w:vertAlign w:val="superscript"/>
        </w:rPr>
        <w:t>a</w:t>
      </w:r>
      <w:r w:rsidRPr="002E72EF">
        <w:rPr>
          <w:i/>
        </w:rPr>
        <w:t>Ns</w:t>
      </w:r>
      <w:proofErr w:type="spellEnd"/>
      <w:proofErr w:type="gramEnd"/>
      <w:r w:rsidRPr="002E72EF">
        <w:t xml:space="preserve"> range from 1289 to 1310 for each analysis due to different patterns of missing data for exposures. </w:t>
      </w:r>
    </w:p>
    <w:p w14:paraId="012D51D8" w14:textId="77777777" w:rsidR="002E72EF" w:rsidRPr="002E72EF" w:rsidRDefault="002E72EF" w:rsidP="002E72EF">
      <w:pPr>
        <w:jc w:val="both"/>
      </w:pPr>
      <w:proofErr w:type="spellStart"/>
      <w:proofErr w:type="gramStart"/>
      <w:r w:rsidRPr="002E72EF">
        <w:rPr>
          <w:vertAlign w:val="superscript"/>
        </w:rPr>
        <w:t>b</w:t>
      </w:r>
      <w:r w:rsidRPr="002E72EF">
        <w:t>Co</w:t>
      </w:r>
      <w:proofErr w:type="spellEnd"/>
      <w:proofErr w:type="gramEnd"/>
      <w:r w:rsidRPr="002E72EF">
        <w:t xml:space="preserve">-adjusted for gender, race/ethnicity, parental education, community, log-transformed number of cigarettes at baseline, and number of days of e-cigarette use in the past 30 days at baseline. </w:t>
      </w:r>
    </w:p>
    <w:p w14:paraId="42A98E62" w14:textId="77777777" w:rsidR="002E72EF" w:rsidRPr="002E72EF" w:rsidRDefault="002E72EF" w:rsidP="002E72EF">
      <w:pPr>
        <w:jc w:val="both"/>
      </w:pPr>
      <w:proofErr w:type="spellStart"/>
      <w:proofErr w:type="gramStart"/>
      <w:r w:rsidRPr="002E72EF">
        <w:rPr>
          <w:vertAlign w:val="superscript"/>
        </w:rPr>
        <w:t>c</w:t>
      </w:r>
      <w:r w:rsidRPr="002E72EF">
        <w:t>Model</w:t>
      </w:r>
      <w:proofErr w:type="spellEnd"/>
      <w:proofErr w:type="gramEnd"/>
      <w:r w:rsidRPr="002E72EF">
        <w:t xml:space="preserve"> restricted to past 30-day e-cigarette users</w:t>
      </w:r>
    </w:p>
    <w:p w14:paraId="7DC80C71" w14:textId="77777777" w:rsidR="002E72EF" w:rsidRPr="002E72EF" w:rsidRDefault="002E72EF" w:rsidP="002E72EF">
      <w:pPr>
        <w:jc w:val="both"/>
      </w:pPr>
      <w:proofErr w:type="spellStart"/>
      <w:proofErr w:type="gramStart"/>
      <w:r w:rsidRPr="002E72EF">
        <w:rPr>
          <w:vertAlign w:val="superscript"/>
        </w:rPr>
        <w:t>d</w:t>
      </w:r>
      <w:r w:rsidRPr="002E72EF">
        <w:t>Model</w:t>
      </w:r>
      <w:proofErr w:type="spellEnd"/>
      <w:proofErr w:type="gramEnd"/>
      <w:r w:rsidRPr="002E72EF">
        <w:t xml:space="preserve"> additionally simultaneously adjusted for device type and nicotine.</w:t>
      </w:r>
    </w:p>
    <w:p w14:paraId="7E923D8A" w14:textId="77777777" w:rsidR="002E72EF" w:rsidRPr="002E72EF" w:rsidRDefault="002E72EF" w:rsidP="002E72EF">
      <w:pPr>
        <w:jc w:val="both"/>
      </w:pPr>
      <w:proofErr w:type="spellStart"/>
      <w:proofErr w:type="gramStart"/>
      <w:r w:rsidRPr="002E72EF">
        <w:rPr>
          <w:vertAlign w:val="superscript"/>
        </w:rPr>
        <w:t>e</w:t>
      </w:r>
      <w:r w:rsidRPr="002E72EF">
        <w:t>Generalized</w:t>
      </w:r>
      <w:proofErr w:type="spellEnd"/>
      <w:proofErr w:type="gramEnd"/>
      <w:r w:rsidRPr="002E72EF">
        <w:t xml:space="preserve"> Poisson model</w:t>
      </w:r>
    </w:p>
    <w:p w14:paraId="4B4FC5F4" w14:textId="77777777" w:rsidR="002E72EF" w:rsidRPr="002E72EF" w:rsidRDefault="002E72EF" w:rsidP="002E72EF">
      <w:pPr>
        <w:jc w:val="both"/>
      </w:pPr>
      <w:proofErr w:type="spellStart"/>
      <w:proofErr w:type="gramStart"/>
      <w:r w:rsidRPr="002E72EF">
        <w:rPr>
          <w:vertAlign w:val="superscript"/>
        </w:rPr>
        <w:t>f</w:t>
      </w:r>
      <w:r w:rsidRPr="002E72EF">
        <w:t>Generalized</w:t>
      </w:r>
      <w:proofErr w:type="spellEnd"/>
      <w:proofErr w:type="gramEnd"/>
      <w:r w:rsidRPr="002E72EF">
        <w:t xml:space="preserve"> Negative Binomial model</w:t>
      </w:r>
    </w:p>
    <w:p w14:paraId="4E69EDFE" w14:textId="77777777" w:rsidR="002E72EF" w:rsidRPr="002E72EF" w:rsidRDefault="002E72EF" w:rsidP="002E72EF">
      <w:pPr>
        <w:jc w:val="both"/>
      </w:pPr>
      <w:proofErr w:type="spellStart"/>
      <w:proofErr w:type="gramStart"/>
      <w:r w:rsidRPr="002E72EF">
        <w:rPr>
          <w:vertAlign w:val="superscript"/>
        </w:rPr>
        <w:t>g</w:t>
      </w:r>
      <w:r w:rsidRPr="002E72EF">
        <w:t>Negative</w:t>
      </w:r>
      <w:proofErr w:type="spellEnd"/>
      <w:proofErr w:type="gramEnd"/>
      <w:r w:rsidRPr="002E72EF">
        <w:t xml:space="preserve"> Binomial model</w:t>
      </w:r>
    </w:p>
    <w:p w14:paraId="4CCD7D01" w14:textId="77777777" w:rsidR="00896B08" w:rsidRPr="00AD066D" w:rsidRDefault="00896B08" w:rsidP="00896B08">
      <w:pPr>
        <w:pStyle w:val="Acknowledgement"/>
        <w:ind w:left="0" w:firstLine="0"/>
      </w:pPr>
    </w:p>
    <w:p w14:paraId="68BE8BC0" w14:textId="6E3DA0EA" w:rsidR="00896B08" w:rsidRPr="00AD066D" w:rsidRDefault="00896B08" w:rsidP="00896B08">
      <w:pPr>
        <w:rPr>
          <w:b/>
          <w:sz w:val="24"/>
          <w:szCs w:val="24"/>
          <w:lang w:eastAsia="zh-CN"/>
        </w:rPr>
      </w:pPr>
    </w:p>
    <w:p w14:paraId="2A1B692C" w14:textId="5400CA28" w:rsidR="00896B08" w:rsidRPr="006B5304" w:rsidRDefault="00896B08" w:rsidP="00896B08">
      <w:pPr>
        <w:rPr>
          <w:b/>
          <w:sz w:val="24"/>
          <w:szCs w:val="24"/>
        </w:rPr>
      </w:pPr>
    </w:p>
    <w:sectPr w:rsidR="00896B08" w:rsidRPr="006B5304" w:rsidSect="006B5304">
      <w:footerReference w:type="even" r:id="rId10"/>
      <w:footerReference w:type="default" r:id="rId11"/>
      <w:pgSz w:w="12240" w:h="15840"/>
      <w:pgMar w:top="720" w:right="720" w:bottom="720" w:left="720" w:header="432"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17E4E" w15:done="0"/>
  <w15:commentEx w15:paraId="395852AC" w15:done="0"/>
  <w15:commentEx w15:paraId="427D51C2" w15:paraIdParent="395852AC" w15:done="0"/>
  <w15:commentEx w15:paraId="208CE8B2" w15:done="0"/>
  <w15:commentEx w15:paraId="6ACAB10E" w15:paraIdParent="208CE8B2" w15:done="0"/>
  <w15:commentEx w15:paraId="7BFE4879" w15:done="0"/>
  <w15:commentEx w15:paraId="47D47AEA" w15:done="0"/>
  <w15:commentEx w15:paraId="06F973A0" w15:done="0"/>
  <w15:commentEx w15:paraId="49D82623" w15:paraIdParent="06F973A0" w15:done="0"/>
  <w15:commentEx w15:paraId="72D8C39A" w15:done="0"/>
  <w15:commentEx w15:paraId="229BDD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17E4E" w16cid:durableId="20868164"/>
  <w16cid:commentId w16cid:paraId="395852AC" w16cid:durableId="20856736"/>
  <w16cid:commentId w16cid:paraId="427D51C2" w16cid:durableId="20856FB8"/>
  <w16cid:commentId w16cid:paraId="208CE8B2" w16cid:durableId="208567D2"/>
  <w16cid:commentId w16cid:paraId="6ACAB10E" w16cid:durableId="20856E9B"/>
  <w16cid:commentId w16cid:paraId="7BFE4879" w16cid:durableId="20856FFE"/>
  <w16cid:commentId w16cid:paraId="47D47AEA" w16cid:durableId="20857030"/>
  <w16cid:commentId w16cid:paraId="06F973A0" w16cid:durableId="2085671A"/>
  <w16cid:commentId w16cid:paraId="49D82623" w16cid:durableId="20856FC0"/>
  <w16cid:commentId w16cid:paraId="72D8C39A" w16cid:durableId="20868330"/>
  <w16cid:commentId w16cid:paraId="229BDD2A" w16cid:durableId="208681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8AE77D" w14:textId="77777777" w:rsidR="006B5304" w:rsidRDefault="006B5304" w:rsidP="00C80606">
      <w:r>
        <w:separator/>
      </w:r>
    </w:p>
  </w:endnote>
  <w:endnote w:type="continuationSeparator" w:id="0">
    <w:p w14:paraId="39C6E5C3" w14:textId="77777777" w:rsidR="006B5304" w:rsidRDefault="006B5304" w:rsidP="00C806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883896709"/>
      <w:docPartObj>
        <w:docPartGallery w:val="Page Numbers (Bottom of Page)"/>
        <w:docPartUnique/>
      </w:docPartObj>
    </w:sdtPr>
    <w:sdtEndPr>
      <w:rPr>
        <w:rStyle w:val="PageNumber"/>
      </w:rPr>
    </w:sdtEndPr>
    <w:sdtContent>
      <w:p w14:paraId="123A71BB" w14:textId="4C876F75" w:rsidR="006B5304" w:rsidRDefault="006B5304" w:rsidP="00C705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51B932" w14:textId="77777777" w:rsidR="006B5304" w:rsidRDefault="006B5304" w:rsidP="00B83D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462262448"/>
      <w:docPartObj>
        <w:docPartGallery w:val="Page Numbers (Bottom of Page)"/>
        <w:docPartUnique/>
      </w:docPartObj>
    </w:sdtPr>
    <w:sdtEndPr>
      <w:rPr>
        <w:rStyle w:val="PageNumber"/>
      </w:rPr>
    </w:sdtEndPr>
    <w:sdtContent>
      <w:p w14:paraId="0A042424" w14:textId="42DE709B" w:rsidR="006B5304" w:rsidRDefault="006B5304" w:rsidP="00C705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16D18">
          <w:rPr>
            <w:rStyle w:val="PageNumber"/>
            <w:noProof/>
          </w:rPr>
          <w:t>13</w:t>
        </w:r>
        <w:r>
          <w:rPr>
            <w:rStyle w:val="PageNumber"/>
          </w:rPr>
          <w:fldChar w:fldCharType="end"/>
        </w:r>
      </w:p>
    </w:sdtContent>
  </w:sdt>
  <w:p w14:paraId="21385AE7" w14:textId="77777777" w:rsidR="006B5304" w:rsidRDefault="006B5304" w:rsidP="00B83D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27C8C2" w14:textId="77777777" w:rsidR="006B5304" w:rsidRDefault="006B5304" w:rsidP="00C80606">
      <w:r>
        <w:separator/>
      </w:r>
    </w:p>
  </w:footnote>
  <w:footnote w:type="continuationSeparator" w:id="0">
    <w:p w14:paraId="71100BDD" w14:textId="77777777" w:rsidR="006B5304" w:rsidRDefault="006B5304" w:rsidP="00C806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8761000"/>
    <w:lvl w:ilvl="0">
      <w:start w:val="1"/>
      <w:numFmt w:val="decimal"/>
      <w:lvlText w:val="%1."/>
      <w:lvlJc w:val="left"/>
      <w:pPr>
        <w:tabs>
          <w:tab w:val="num" w:pos="1800"/>
        </w:tabs>
        <w:ind w:left="1800" w:hanging="360"/>
      </w:pPr>
    </w:lvl>
  </w:abstractNum>
  <w:abstractNum w:abstractNumId="1">
    <w:nsid w:val="FFFFFF7D"/>
    <w:multiLevelType w:val="singleLevel"/>
    <w:tmpl w:val="375AC514"/>
    <w:lvl w:ilvl="0">
      <w:start w:val="1"/>
      <w:numFmt w:val="decimal"/>
      <w:lvlText w:val="%1."/>
      <w:lvlJc w:val="left"/>
      <w:pPr>
        <w:tabs>
          <w:tab w:val="num" w:pos="1440"/>
        </w:tabs>
        <w:ind w:left="1440" w:hanging="360"/>
      </w:pPr>
    </w:lvl>
  </w:abstractNum>
  <w:abstractNum w:abstractNumId="2">
    <w:nsid w:val="FFFFFF7E"/>
    <w:multiLevelType w:val="singleLevel"/>
    <w:tmpl w:val="1620079A"/>
    <w:lvl w:ilvl="0">
      <w:start w:val="1"/>
      <w:numFmt w:val="decimal"/>
      <w:lvlText w:val="%1."/>
      <w:lvlJc w:val="left"/>
      <w:pPr>
        <w:tabs>
          <w:tab w:val="num" w:pos="1080"/>
        </w:tabs>
        <w:ind w:left="1080" w:hanging="360"/>
      </w:pPr>
    </w:lvl>
  </w:abstractNum>
  <w:abstractNum w:abstractNumId="3">
    <w:nsid w:val="FFFFFF7F"/>
    <w:multiLevelType w:val="singleLevel"/>
    <w:tmpl w:val="DE98F74C"/>
    <w:lvl w:ilvl="0">
      <w:start w:val="1"/>
      <w:numFmt w:val="decimal"/>
      <w:lvlText w:val="%1."/>
      <w:lvlJc w:val="left"/>
      <w:pPr>
        <w:tabs>
          <w:tab w:val="num" w:pos="720"/>
        </w:tabs>
        <w:ind w:left="720" w:hanging="360"/>
      </w:pPr>
    </w:lvl>
  </w:abstractNum>
  <w:abstractNum w:abstractNumId="4">
    <w:nsid w:val="FFFFFF80"/>
    <w:multiLevelType w:val="singleLevel"/>
    <w:tmpl w:val="E76A6CF8"/>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ECA88AEA"/>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BEE6A2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BF6C4C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D5C6A1DC"/>
    <w:lvl w:ilvl="0">
      <w:start w:val="1"/>
      <w:numFmt w:val="decimal"/>
      <w:lvlText w:val="%1."/>
      <w:lvlJc w:val="left"/>
      <w:pPr>
        <w:tabs>
          <w:tab w:val="num" w:pos="360"/>
        </w:tabs>
        <w:ind w:left="360" w:hanging="360"/>
      </w:pPr>
    </w:lvl>
  </w:abstractNum>
  <w:abstractNum w:abstractNumId="9">
    <w:nsid w:val="FFFFFF89"/>
    <w:multiLevelType w:val="singleLevel"/>
    <w:tmpl w:val="8B6AF5CA"/>
    <w:lvl w:ilvl="0">
      <w:start w:val="1"/>
      <w:numFmt w:val="bullet"/>
      <w:lvlText w:val=""/>
      <w:lvlJc w:val="left"/>
      <w:pPr>
        <w:tabs>
          <w:tab w:val="num" w:pos="360"/>
        </w:tabs>
        <w:ind w:left="360" w:hanging="360"/>
      </w:pPr>
      <w:rPr>
        <w:rFonts w:ascii="Symbol" w:hAnsi="Symbol" w:hint="default"/>
      </w:rPr>
    </w:lvl>
  </w:abstractNum>
  <w:abstractNum w:abstractNumId="10">
    <w:nsid w:val="11E66938"/>
    <w:multiLevelType w:val="multilevel"/>
    <w:tmpl w:val="98544B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B0F5213"/>
    <w:multiLevelType w:val="hybridMultilevel"/>
    <w:tmpl w:val="AEBAB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C22FE0"/>
    <w:multiLevelType w:val="hybridMultilevel"/>
    <w:tmpl w:val="21784B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FA3213"/>
    <w:multiLevelType w:val="hybridMultilevel"/>
    <w:tmpl w:val="3BD6CB70"/>
    <w:lvl w:ilvl="0" w:tplc="D81AD738">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C77145A"/>
    <w:multiLevelType w:val="hybridMultilevel"/>
    <w:tmpl w:val="417A53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01E375D"/>
    <w:multiLevelType w:val="hybridMultilevel"/>
    <w:tmpl w:val="AEBAB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4"/>
  </w:num>
  <w:num w:numId="14">
    <w:abstractNumId w:val="16"/>
  </w:num>
  <w:num w:numId="15">
    <w:abstractNumId w:val="12"/>
  </w:num>
  <w:num w:numId="16">
    <w:abstractNumId w:val="15"/>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ssica L. Barrington-Trimis">
    <w15:presenceInfo w15:providerId="AD" w15:userId="S::jtrimis@usc.edu::aeca4afe-4d37-46bc-9293-4718d4fc0260"/>
  </w15:person>
  <w15:person w15:author="heal5">
    <w15:presenceInfo w15:providerId="None" w15:userId="heal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pr29aztoewepye50rc55wvhrz0xvr900rrx&quot;&gt;My EndNote Library&lt;record-ids&gt;&lt;item&gt;824&lt;/item&gt;&lt;item&gt;949&lt;/item&gt;&lt;item&gt;983&lt;/item&gt;&lt;item&gt;989&lt;/item&gt;&lt;item&gt;992&lt;/item&gt;&lt;item&gt;999&lt;/item&gt;&lt;item&gt;1019&lt;/item&gt;&lt;item&gt;1046&lt;/item&gt;&lt;item&gt;1061&lt;/item&gt;&lt;item&gt;1084&lt;/item&gt;&lt;item&gt;1103&lt;/item&gt;&lt;item&gt;1115&lt;/item&gt;&lt;item&gt;1147&lt;/item&gt;&lt;item&gt;1151&lt;/item&gt;&lt;item&gt;1190&lt;/item&gt;&lt;item&gt;1191&lt;/item&gt;&lt;item&gt;1192&lt;/item&gt;&lt;item&gt;1193&lt;/item&gt;&lt;item&gt;1194&lt;/item&gt;&lt;item&gt;1195&lt;/item&gt;&lt;item&gt;1201&lt;/item&gt;&lt;item&gt;1214&lt;/item&gt;&lt;item&gt;1216&lt;/item&gt;&lt;item&gt;1219&lt;/item&gt;&lt;item&gt;1220&lt;/item&gt;&lt;item&gt;1228&lt;/item&gt;&lt;item&gt;1229&lt;/item&gt;&lt;/record-ids&gt;&lt;/item&gt;&lt;/Libraries&gt;"/>
  </w:docVars>
  <w:rsids>
    <w:rsidRoot w:val="0064261D"/>
    <w:rsid w:val="00004547"/>
    <w:rsid w:val="00006FCF"/>
    <w:rsid w:val="0000727E"/>
    <w:rsid w:val="00017962"/>
    <w:rsid w:val="00023F77"/>
    <w:rsid w:val="000302EF"/>
    <w:rsid w:val="00030FDD"/>
    <w:rsid w:val="00031950"/>
    <w:rsid w:val="000333E3"/>
    <w:rsid w:val="00042510"/>
    <w:rsid w:val="000453C7"/>
    <w:rsid w:val="00046AC2"/>
    <w:rsid w:val="000564D7"/>
    <w:rsid w:val="0005779F"/>
    <w:rsid w:val="00061D3F"/>
    <w:rsid w:val="00071BA6"/>
    <w:rsid w:val="00072CAE"/>
    <w:rsid w:val="00072CF4"/>
    <w:rsid w:val="00075DF8"/>
    <w:rsid w:val="00076C34"/>
    <w:rsid w:val="0008004C"/>
    <w:rsid w:val="00086B9F"/>
    <w:rsid w:val="00096E73"/>
    <w:rsid w:val="000A2519"/>
    <w:rsid w:val="000A321D"/>
    <w:rsid w:val="000A6C06"/>
    <w:rsid w:val="000A76B0"/>
    <w:rsid w:val="000B136C"/>
    <w:rsid w:val="000B35ED"/>
    <w:rsid w:val="000B5E94"/>
    <w:rsid w:val="000B5F9B"/>
    <w:rsid w:val="000C2AC6"/>
    <w:rsid w:val="000C4340"/>
    <w:rsid w:val="000D4767"/>
    <w:rsid w:val="000E1AAB"/>
    <w:rsid w:val="000E30F0"/>
    <w:rsid w:val="000E310E"/>
    <w:rsid w:val="000E7972"/>
    <w:rsid w:val="000F47B4"/>
    <w:rsid w:val="000F66AA"/>
    <w:rsid w:val="001008A9"/>
    <w:rsid w:val="00100A93"/>
    <w:rsid w:val="001144E3"/>
    <w:rsid w:val="00127FA4"/>
    <w:rsid w:val="00133739"/>
    <w:rsid w:val="00135F58"/>
    <w:rsid w:val="00140BC2"/>
    <w:rsid w:val="00143275"/>
    <w:rsid w:val="001449CF"/>
    <w:rsid w:val="00151DD6"/>
    <w:rsid w:val="0015236B"/>
    <w:rsid w:val="00154666"/>
    <w:rsid w:val="001560F1"/>
    <w:rsid w:val="001561AE"/>
    <w:rsid w:val="0016527F"/>
    <w:rsid w:val="001750FF"/>
    <w:rsid w:val="0018178D"/>
    <w:rsid w:val="0018341C"/>
    <w:rsid w:val="001842A9"/>
    <w:rsid w:val="00191A4B"/>
    <w:rsid w:val="00191C40"/>
    <w:rsid w:val="001A7B8B"/>
    <w:rsid w:val="001B0CB1"/>
    <w:rsid w:val="001B248B"/>
    <w:rsid w:val="001C0BE1"/>
    <w:rsid w:val="001C65DE"/>
    <w:rsid w:val="001D33E6"/>
    <w:rsid w:val="001D4E87"/>
    <w:rsid w:val="001D4F61"/>
    <w:rsid w:val="001E35DC"/>
    <w:rsid w:val="001F1F08"/>
    <w:rsid w:val="001F6FCE"/>
    <w:rsid w:val="0020297E"/>
    <w:rsid w:val="00206DB1"/>
    <w:rsid w:val="0021136A"/>
    <w:rsid w:val="00230E05"/>
    <w:rsid w:val="00230F77"/>
    <w:rsid w:val="00232EBB"/>
    <w:rsid w:val="00235271"/>
    <w:rsid w:val="00237521"/>
    <w:rsid w:val="00244992"/>
    <w:rsid w:val="002478DD"/>
    <w:rsid w:val="0025051E"/>
    <w:rsid w:val="00252462"/>
    <w:rsid w:val="0025506A"/>
    <w:rsid w:val="00262DBD"/>
    <w:rsid w:val="00264145"/>
    <w:rsid w:val="0026713B"/>
    <w:rsid w:val="0027104D"/>
    <w:rsid w:val="00274A07"/>
    <w:rsid w:val="00276147"/>
    <w:rsid w:val="00283C7A"/>
    <w:rsid w:val="00294047"/>
    <w:rsid w:val="002966A6"/>
    <w:rsid w:val="002A3C26"/>
    <w:rsid w:val="002A70BC"/>
    <w:rsid w:val="002B0A1E"/>
    <w:rsid w:val="002C0CBA"/>
    <w:rsid w:val="002C30F1"/>
    <w:rsid w:val="002D3123"/>
    <w:rsid w:val="002D555A"/>
    <w:rsid w:val="002E055E"/>
    <w:rsid w:val="002E5435"/>
    <w:rsid w:val="002E61CD"/>
    <w:rsid w:val="002E72EF"/>
    <w:rsid w:val="002F4610"/>
    <w:rsid w:val="0030149A"/>
    <w:rsid w:val="0030798C"/>
    <w:rsid w:val="003107D8"/>
    <w:rsid w:val="00310B14"/>
    <w:rsid w:val="00311066"/>
    <w:rsid w:val="0032093D"/>
    <w:rsid w:val="00322C22"/>
    <w:rsid w:val="00323D44"/>
    <w:rsid w:val="0032778F"/>
    <w:rsid w:val="003452BA"/>
    <w:rsid w:val="00345FDE"/>
    <w:rsid w:val="0035011A"/>
    <w:rsid w:val="00355E5F"/>
    <w:rsid w:val="003608E5"/>
    <w:rsid w:val="00364512"/>
    <w:rsid w:val="0036607D"/>
    <w:rsid w:val="00374DCE"/>
    <w:rsid w:val="00374FCC"/>
    <w:rsid w:val="00377288"/>
    <w:rsid w:val="00383E95"/>
    <w:rsid w:val="00385139"/>
    <w:rsid w:val="003862C8"/>
    <w:rsid w:val="003866DC"/>
    <w:rsid w:val="00392154"/>
    <w:rsid w:val="003951E9"/>
    <w:rsid w:val="00396B71"/>
    <w:rsid w:val="003A0111"/>
    <w:rsid w:val="003A3874"/>
    <w:rsid w:val="003A4A7B"/>
    <w:rsid w:val="003A5B7C"/>
    <w:rsid w:val="003A6766"/>
    <w:rsid w:val="003A68BA"/>
    <w:rsid w:val="003A7339"/>
    <w:rsid w:val="003B3252"/>
    <w:rsid w:val="003B4316"/>
    <w:rsid w:val="003B6BF5"/>
    <w:rsid w:val="003D57B2"/>
    <w:rsid w:val="003D72DD"/>
    <w:rsid w:val="003E055C"/>
    <w:rsid w:val="003E58B2"/>
    <w:rsid w:val="003E72C0"/>
    <w:rsid w:val="003F4886"/>
    <w:rsid w:val="003F5F1B"/>
    <w:rsid w:val="0040393D"/>
    <w:rsid w:val="00405969"/>
    <w:rsid w:val="0042102A"/>
    <w:rsid w:val="00423790"/>
    <w:rsid w:val="0042647E"/>
    <w:rsid w:val="0043723A"/>
    <w:rsid w:val="00442E76"/>
    <w:rsid w:val="00451B45"/>
    <w:rsid w:val="00457844"/>
    <w:rsid w:val="00463A48"/>
    <w:rsid w:val="00473B7C"/>
    <w:rsid w:val="00481F34"/>
    <w:rsid w:val="00482C12"/>
    <w:rsid w:val="004836A1"/>
    <w:rsid w:val="00486B3C"/>
    <w:rsid w:val="00486D46"/>
    <w:rsid w:val="004929F5"/>
    <w:rsid w:val="00497E1F"/>
    <w:rsid w:val="004A65D7"/>
    <w:rsid w:val="004C4549"/>
    <w:rsid w:val="004D1471"/>
    <w:rsid w:val="004D366A"/>
    <w:rsid w:val="004D40B4"/>
    <w:rsid w:val="004D42E9"/>
    <w:rsid w:val="004D6CDF"/>
    <w:rsid w:val="004E4E84"/>
    <w:rsid w:val="004F43E8"/>
    <w:rsid w:val="004F55A7"/>
    <w:rsid w:val="004F6C07"/>
    <w:rsid w:val="005015A8"/>
    <w:rsid w:val="00507108"/>
    <w:rsid w:val="00515A63"/>
    <w:rsid w:val="00517BDF"/>
    <w:rsid w:val="00522A33"/>
    <w:rsid w:val="00525889"/>
    <w:rsid w:val="0053059B"/>
    <w:rsid w:val="005449B4"/>
    <w:rsid w:val="00545B39"/>
    <w:rsid w:val="00561FF1"/>
    <w:rsid w:val="005677B0"/>
    <w:rsid w:val="00567C46"/>
    <w:rsid w:val="00571693"/>
    <w:rsid w:val="005736E3"/>
    <w:rsid w:val="00574CF5"/>
    <w:rsid w:val="00576889"/>
    <w:rsid w:val="00580164"/>
    <w:rsid w:val="00581B74"/>
    <w:rsid w:val="00583892"/>
    <w:rsid w:val="00584DBB"/>
    <w:rsid w:val="005904BC"/>
    <w:rsid w:val="00592157"/>
    <w:rsid w:val="00594D91"/>
    <w:rsid w:val="00595827"/>
    <w:rsid w:val="005A384F"/>
    <w:rsid w:val="005A3A45"/>
    <w:rsid w:val="005A46A3"/>
    <w:rsid w:val="005A64EC"/>
    <w:rsid w:val="005A6EEE"/>
    <w:rsid w:val="005B1012"/>
    <w:rsid w:val="005B76C6"/>
    <w:rsid w:val="005C2B63"/>
    <w:rsid w:val="005C30D5"/>
    <w:rsid w:val="005C54AB"/>
    <w:rsid w:val="005C568D"/>
    <w:rsid w:val="005D2B17"/>
    <w:rsid w:val="005D37CF"/>
    <w:rsid w:val="005E2B6A"/>
    <w:rsid w:val="005E3381"/>
    <w:rsid w:val="005E437D"/>
    <w:rsid w:val="005F0502"/>
    <w:rsid w:val="005F0D03"/>
    <w:rsid w:val="005F0F7A"/>
    <w:rsid w:val="005F1FAE"/>
    <w:rsid w:val="005F2D54"/>
    <w:rsid w:val="005F5215"/>
    <w:rsid w:val="005F5908"/>
    <w:rsid w:val="005F73DA"/>
    <w:rsid w:val="006008FE"/>
    <w:rsid w:val="00604737"/>
    <w:rsid w:val="00605B75"/>
    <w:rsid w:val="00611935"/>
    <w:rsid w:val="0061234D"/>
    <w:rsid w:val="0061246F"/>
    <w:rsid w:val="00614ACC"/>
    <w:rsid w:val="00623642"/>
    <w:rsid w:val="00630973"/>
    <w:rsid w:val="006310E0"/>
    <w:rsid w:val="0063145D"/>
    <w:rsid w:val="00635A02"/>
    <w:rsid w:val="0064261D"/>
    <w:rsid w:val="0065211F"/>
    <w:rsid w:val="00654735"/>
    <w:rsid w:val="00655526"/>
    <w:rsid w:val="00655AC9"/>
    <w:rsid w:val="00656F70"/>
    <w:rsid w:val="00660630"/>
    <w:rsid w:val="00661B7B"/>
    <w:rsid w:val="00663770"/>
    <w:rsid w:val="0066661F"/>
    <w:rsid w:val="006730B8"/>
    <w:rsid w:val="00674A0A"/>
    <w:rsid w:val="00681A01"/>
    <w:rsid w:val="006828DE"/>
    <w:rsid w:val="00683A18"/>
    <w:rsid w:val="0068624D"/>
    <w:rsid w:val="00692CC0"/>
    <w:rsid w:val="00692E23"/>
    <w:rsid w:val="00693227"/>
    <w:rsid w:val="006B5304"/>
    <w:rsid w:val="006B6BE9"/>
    <w:rsid w:val="006C29A6"/>
    <w:rsid w:val="006C56E1"/>
    <w:rsid w:val="006C64E0"/>
    <w:rsid w:val="006F262F"/>
    <w:rsid w:val="006F409F"/>
    <w:rsid w:val="006F63C3"/>
    <w:rsid w:val="00711A9A"/>
    <w:rsid w:val="0071406E"/>
    <w:rsid w:val="00722FAB"/>
    <w:rsid w:val="00727023"/>
    <w:rsid w:val="007373CF"/>
    <w:rsid w:val="00742566"/>
    <w:rsid w:val="00743FA9"/>
    <w:rsid w:val="00751F82"/>
    <w:rsid w:val="00757C59"/>
    <w:rsid w:val="00760D76"/>
    <w:rsid w:val="00760F81"/>
    <w:rsid w:val="00764931"/>
    <w:rsid w:val="007725F9"/>
    <w:rsid w:val="0078138F"/>
    <w:rsid w:val="00790D54"/>
    <w:rsid w:val="007917E4"/>
    <w:rsid w:val="007922BE"/>
    <w:rsid w:val="007965A2"/>
    <w:rsid w:val="007A14C5"/>
    <w:rsid w:val="007A23D6"/>
    <w:rsid w:val="007A25AC"/>
    <w:rsid w:val="007A25F1"/>
    <w:rsid w:val="007A3BDB"/>
    <w:rsid w:val="007B1680"/>
    <w:rsid w:val="007B2069"/>
    <w:rsid w:val="007B5D14"/>
    <w:rsid w:val="007C3B4D"/>
    <w:rsid w:val="007C5878"/>
    <w:rsid w:val="007D1894"/>
    <w:rsid w:val="007D529F"/>
    <w:rsid w:val="007D5C73"/>
    <w:rsid w:val="007D5FDB"/>
    <w:rsid w:val="007D7D28"/>
    <w:rsid w:val="007E04F2"/>
    <w:rsid w:val="007E7E85"/>
    <w:rsid w:val="00800147"/>
    <w:rsid w:val="00806D68"/>
    <w:rsid w:val="0081001F"/>
    <w:rsid w:val="00811C70"/>
    <w:rsid w:val="00813D9A"/>
    <w:rsid w:val="00815068"/>
    <w:rsid w:val="00816FC7"/>
    <w:rsid w:val="00821D1A"/>
    <w:rsid w:val="00823A85"/>
    <w:rsid w:val="00830D48"/>
    <w:rsid w:val="0083664F"/>
    <w:rsid w:val="0084307E"/>
    <w:rsid w:val="008432B5"/>
    <w:rsid w:val="008476C0"/>
    <w:rsid w:val="0086348C"/>
    <w:rsid w:val="00866DEF"/>
    <w:rsid w:val="00871565"/>
    <w:rsid w:val="00871726"/>
    <w:rsid w:val="00873A3F"/>
    <w:rsid w:val="00882EBF"/>
    <w:rsid w:val="00886AE1"/>
    <w:rsid w:val="00896B08"/>
    <w:rsid w:val="008A0E84"/>
    <w:rsid w:val="008A2C96"/>
    <w:rsid w:val="008A5423"/>
    <w:rsid w:val="008C1173"/>
    <w:rsid w:val="008D4413"/>
    <w:rsid w:val="008E049A"/>
    <w:rsid w:val="008E5F90"/>
    <w:rsid w:val="008F1C0A"/>
    <w:rsid w:val="008F1F68"/>
    <w:rsid w:val="009037BD"/>
    <w:rsid w:val="0090792A"/>
    <w:rsid w:val="009145FE"/>
    <w:rsid w:val="00914DBD"/>
    <w:rsid w:val="00915705"/>
    <w:rsid w:val="009169BE"/>
    <w:rsid w:val="00922E32"/>
    <w:rsid w:val="00935DA6"/>
    <w:rsid w:val="009434BD"/>
    <w:rsid w:val="009464B3"/>
    <w:rsid w:val="00950406"/>
    <w:rsid w:val="0095436C"/>
    <w:rsid w:val="00954B7C"/>
    <w:rsid w:val="00966698"/>
    <w:rsid w:val="00966C3D"/>
    <w:rsid w:val="00966D14"/>
    <w:rsid w:val="00970202"/>
    <w:rsid w:val="009725A9"/>
    <w:rsid w:val="00974816"/>
    <w:rsid w:val="009758E1"/>
    <w:rsid w:val="00985283"/>
    <w:rsid w:val="009973D3"/>
    <w:rsid w:val="009A2649"/>
    <w:rsid w:val="009B0864"/>
    <w:rsid w:val="009B4479"/>
    <w:rsid w:val="009B66DE"/>
    <w:rsid w:val="009C1335"/>
    <w:rsid w:val="009C2408"/>
    <w:rsid w:val="009C2B39"/>
    <w:rsid w:val="009C4AB1"/>
    <w:rsid w:val="009C4BE0"/>
    <w:rsid w:val="009D5AE5"/>
    <w:rsid w:val="009D6FF0"/>
    <w:rsid w:val="009F4EC4"/>
    <w:rsid w:val="00A01518"/>
    <w:rsid w:val="00A0430A"/>
    <w:rsid w:val="00A04C73"/>
    <w:rsid w:val="00A0527F"/>
    <w:rsid w:val="00A11840"/>
    <w:rsid w:val="00A1319C"/>
    <w:rsid w:val="00A14F1C"/>
    <w:rsid w:val="00A17E33"/>
    <w:rsid w:val="00A27A17"/>
    <w:rsid w:val="00A315E6"/>
    <w:rsid w:val="00A4102B"/>
    <w:rsid w:val="00A427CA"/>
    <w:rsid w:val="00A43B08"/>
    <w:rsid w:val="00A50C62"/>
    <w:rsid w:val="00A54BC2"/>
    <w:rsid w:val="00A54D87"/>
    <w:rsid w:val="00A55BDB"/>
    <w:rsid w:val="00A612B7"/>
    <w:rsid w:val="00A802CA"/>
    <w:rsid w:val="00A80C02"/>
    <w:rsid w:val="00A81F64"/>
    <w:rsid w:val="00A85819"/>
    <w:rsid w:val="00A93745"/>
    <w:rsid w:val="00AA0DB3"/>
    <w:rsid w:val="00AA66A7"/>
    <w:rsid w:val="00AA6C4E"/>
    <w:rsid w:val="00AB292D"/>
    <w:rsid w:val="00AB6DC7"/>
    <w:rsid w:val="00AC6EDC"/>
    <w:rsid w:val="00AD066D"/>
    <w:rsid w:val="00AE0691"/>
    <w:rsid w:val="00AE1544"/>
    <w:rsid w:val="00AE64D0"/>
    <w:rsid w:val="00AE6E1F"/>
    <w:rsid w:val="00AF1F75"/>
    <w:rsid w:val="00AF37DE"/>
    <w:rsid w:val="00B025B3"/>
    <w:rsid w:val="00B0279F"/>
    <w:rsid w:val="00B16A11"/>
    <w:rsid w:val="00B16D18"/>
    <w:rsid w:val="00B23FE2"/>
    <w:rsid w:val="00B35AB1"/>
    <w:rsid w:val="00B42965"/>
    <w:rsid w:val="00B51EE3"/>
    <w:rsid w:val="00B5670F"/>
    <w:rsid w:val="00B572C2"/>
    <w:rsid w:val="00B60363"/>
    <w:rsid w:val="00B61044"/>
    <w:rsid w:val="00B634C6"/>
    <w:rsid w:val="00B6480F"/>
    <w:rsid w:val="00B664D6"/>
    <w:rsid w:val="00B675BD"/>
    <w:rsid w:val="00B702C9"/>
    <w:rsid w:val="00B7071D"/>
    <w:rsid w:val="00B71D53"/>
    <w:rsid w:val="00B72AF7"/>
    <w:rsid w:val="00B754D8"/>
    <w:rsid w:val="00B826E8"/>
    <w:rsid w:val="00B83D0B"/>
    <w:rsid w:val="00B86118"/>
    <w:rsid w:val="00B87D00"/>
    <w:rsid w:val="00B91B62"/>
    <w:rsid w:val="00B97353"/>
    <w:rsid w:val="00BA1B33"/>
    <w:rsid w:val="00BA3C5E"/>
    <w:rsid w:val="00BA5EDE"/>
    <w:rsid w:val="00BB2A62"/>
    <w:rsid w:val="00BB4C7E"/>
    <w:rsid w:val="00BB5A60"/>
    <w:rsid w:val="00BB666C"/>
    <w:rsid w:val="00BC389D"/>
    <w:rsid w:val="00BC67C4"/>
    <w:rsid w:val="00BD0E2B"/>
    <w:rsid w:val="00BD7DE9"/>
    <w:rsid w:val="00BE5213"/>
    <w:rsid w:val="00BF7510"/>
    <w:rsid w:val="00C05B6C"/>
    <w:rsid w:val="00C07685"/>
    <w:rsid w:val="00C16BC7"/>
    <w:rsid w:val="00C21487"/>
    <w:rsid w:val="00C23C39"/>
    <w:rsid w:val="00C25B7A"/>
    <w:rsid w:val="00C26775"/>
    <w:rsid w:val="00C303BC"/>
    <w:rsid w:val="00C31626"/>
    <w:rsid w:val="00C32FAF"/>
    <w:rsid w:val="00C46832"/>
    <w:rsid w:val="00C5684D"/>
    <w:rsid w:val="00C6293C"/>
    <w:rsid w:val="00C657FF"/>
    <w:rsid w:val="00C705AE"/>
    <w:rsid w:val="00C76D94"/>
    <w:rsid w:val="00C80381"/>
    <w:rsid w:val="00C80606"/>
    <w:rsid w:val="00C81376"/>
    <w:rsid w:val="00C875CF"/>
    <w:rsid w:val="00C9470E"/>
    <w:rsid w:val="00C949FF"/>
    <w:rsid w:val="00C95837"/>
    <w:rsid w:val="00C95AFC"/>
    <w:rsid w:val="00CA1B52"/>
    <w:rsid w:val="00CA21F8"/>
    <w:rsid w:val="00CA4785"/>
    <w:rsid w:val="00CA4E13"/>
    <w:rsid w:val="00CA7546"/>
    <w:rsid w:val="00CB09ED"/>
    <w:rsid w:val="00CC2982"/>
    <w:rsid w:val="00CC2DF5"/>
    <w:rsid w:val="00CC3235"/>
    <w:rsid w:val="00CC4458"/>
    <w:rsid w:val="00CC4A14"/>
    <w:rsid w:val="00CC5566"/>
    <w:rsid w:val="00CD1B9A"/>
    <w:rsid w:val="00CD6436"/>
    <w:rsid w:val="00CD76C2"/>
    <w:rsid w:val="00CE38C5"/>
    <w:rsid w:val="00CE63C1"/>
    <w:rsid w:val="00CE67EA"/>
    <w:rsid w:val="00CF2BEE"/>
    <w:rsid w:val="00CF6A6B"/>
    <w:rsid w:val="00CF7959"/>
    <w:rsid w:val="00D13570"/>
    <w:rsid w:val="00D14E97"/>
    <w:rsid w:val="00D162AD"/>
    <w:rsid w:val="00D2173E"/>
    <w:rsid w:val="00D2572A"/>
    <w:rsid w:val="00D3260E"/>
    <w:rsid w:val="00D41F25"/>
    <w:rsid w:val="00D61F15"/>
    <w:rsid w:val="00D65924"/>
    <w:rsid w:val="00D6759E"/>
    <w:rsid w:val="00D70733"/>
    <w:rsid w:val="00D724EF"/>
    <w:rsid w:val="00D7256A"/>
    <w:rsid w:val="00D73A8F"/>
    <w:rsid w:val="00D82EFB"/>
    <w:rsid w:val="00D86945"/>
    <w:rsid w:val="00D91F2D"/>
    <w:rsid w:val="00D94CE8"/>
    <w:rsid w:val="00DA2A65"/>
    <w:rsid w:val="00DA360A"/>
    <w:rsid w:val="00DA684A"/>
    <w:rsid w:val="00DC1AFF"/>
    <w:rsid w:val="00DD1942"/>
    <w:rsid w:val="00DD29FA"/>
    <w:rsid w:val="00DE185F"/>
    <w:rsid w:val="00DE5560"/>
    <w:rsid w:val="00DE6B58"/>
    <w:rsid w:val="00DF7302"/>
    <w:rsid w:val="00E00D56"/>
    <w:rsid w:val="00E02FD7"/>
    <w:rsid w:val="00E05340"/>
    <w:rsid w:val="00E15E55"/>
    <w:rsid w:val="00E25C21"/>
    <w:rsid w:val="00E33AED"/>
    <w:rsid w:val="00E3659E"/>
    <w:rsid w:val="00E4132E"/>
    <w:rsid w:val="00E534E4"/>
    <w:rsid w:val="00E571F3"/>
    <w:rsid w:val="00E629E4"/>
    <w:rsid w:val="00E6309F"/>
    <w:rsid w:val="00E73696"/>
    <w:rsid w:val="00E74334"/>
    <w:rsid w:val="00E87483"/>
    <w:rsid w:val="00E91F43"/>
    <w:rsid w:val="00EA2B77"/>
    <w:rsid w:val="00EA52DF"/>
    <w:rsid w:val="00EA625E"/>
    <w:rsid w:val="00EA7661"/>
    <w:rsid w:val="00EB0BBD"/>
    <w:rsid w:val="00EB1198"/>
    <w:rsid w:val="00EB4238"/>
    <w:rsid w:val="00EB4F74"/>
    <w:rsid w:val="00EB78A1"/>
    <w:rsid w:val="00EC4FFF"/>
    <w:rsid w:val="00EC60CB"/>
    <w:rsid w:val="00ED0302"/>
    <w:rsid w:val="00ED0473"/>
    <w:rsid w:val="00ED19B4"/>
    <w:rsid w:val="00ED2675"/>
    <w:rsid w:val="00ED4525"/>
    <w:rsid w:val="00EE0A2E"/>
    <w:rsid w:val="00EE7D7E"/>
    <w:rsid w:val="00EF3899"/>
    <w:rsid w:val="00EF59C3"/>
    <w:rsid w:val="00EF5ADB"/>
    <w:rsid w:val="00EF5B68"/>
    <w:rsid w:val="00F00254"/>
    <w:rsid w:val="00F129A9"/>
    <w:rsid w:val="00F244F1"/>
    <w:rsid w:val="00F27069"/>
    <w:rsid w:val="00F304AC"/>
    <w:rsid w:val="00F31F60"/>
    <w:rsid w:val="00F32884"/>
    <w:rsid w:val="00F3515A"/>
    <w:rsid w:val="00F40569"/>
    <w:rsid w:val="00F43184"/>
    <w:rsid w:val="00F4334B"/>
    <w:rsid w:val="00F43E14"/>
    <w:rsid w:val="00F44F3C"/>
    <w:rsid w:val="00F46F94"/>
    <w:rsid w:val="00F53C10"/>
    <w:rsid w:val="00F563A3"/>
    <w:rsid w:val="00F60A20"/>
    <w:rsid w:val="00F65A65"/>
    <w:rsid w:val="00F663C2"/>
    <w:rsid w:val="00F70A8A"/>
    <w:rsid w:val="00F71557"/>
    <w:rsid w:val="00F7174C"/>
    <w:rsid w:val="00F73037"/>
    <w:rsid w:val="00F8688C"/>
    <w:rsid w:val="00F86D2F"/>
    <w:rsid w:val="00F87E09"/>
    <w:rsid w:val="00F960AA"/>
    <w:rsid w:val="00FA4A53"/>
    <w:rsid w:val="00FB1AFB"/>
    <w:rsid w:val="00FB3E0D"/>
    <w:rsid w:val="00FB4BC6"/>
    <w:rsid w:val="00FC2509"/>
    <w:rsid w:val="00FC4274"/>
    <w:rsid w:val="00FC68EC"/>
    <w:rsid w:val="00FC746F"/>
    <w:rsid w:val="00FD3B42"/>
    <w:rsid w:val="00FD3C20"/>
    <w:rsid w:val="00FD45E9"/>
    <w:rsid w:val="00FF1AFF"/>
    <w:rsid w:val="00FF2048"/>
    <w:rsid w:val="00FF48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5A79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Default">
    <w:name w:val="Default"/>
    <w:rsid w:val="000D4767"/>
    <w:pPr>
      <w:autoSpaceDE w:val="0"/>
      <w:autoSpaceDN w:val="0"/>
      <w:adjustRightInd w:val="0"/>
    </w:pPr>
    <w:rPr>
      <w:color w:val="000000"/>
      <w:sz w:val="24"/>
      <w:szCs w:val="24"/>
    </w:rPr>
  </w:style>
  <w:style w:type="paragraph" w:styleId="ListParagraph">
    <w:name w:val="List Paragraph"/>
    <w:basedOn w:val="Normal"/>
    <w:uiPriority w:val="34"/>
    <w:qFormat/>
    <w:rsid w:val="005F0F7A"/>
    <w:pPr>
      <w:ind w:left="720"/>
      <w:contextualSpacing/>
    </w:pPr>
    <w:rPr>
      <w:rFonts w:asciiTheme="minorHAnsi" w:eastAsiaTheme="minorEastAsia" w:hAnsiTheme="minorHAnsi" w:cstheme="minorBidi"/>
      <w:sz w:val="24"/>
      <w:szCs w:val="24"/>
      <w:lang w:eastAsia="zh-CN"/>
    </w:rPr>
  </w:style>
  <w:style w:type="table" w:styleId="TableGrid">
    <w:name w:val="Table Grid"/>
    <w:basedOn w:val="TableNormal"/>
    <w:uiPriority w:val="39"/>
    <w:rsid w:val="004D366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0406"/>
    <w:pPr>
      <w:jc w:val="center"/>
    </w:pPr>
    <w:rPr>
      <w:rFonts w:ascii="Arial" w:hAnsi="Arial" w:cs="Arial"/>
      <w:sz w:val="24"/>
    </w:rPr>
  </w:style>
  <w:style w:type="character" w:customStyle="1" w:styleId="EndNoteBibliographyTitleChar">
    <w:name w:val="EndNote Bibliography Title Char"/>
    <w:basedOn w:val="DefaultParagraphFont"/>
    <w:link w:val="EndNoteBibliographyTitle"/>
    <w:rsid w:val="00950406"/>
    <w:rPr>
      <w:rFonts w:ascii="Arial" w:hAnsi="Arial" w:cs="Arial"/>
      <w:sz w:val="24"/>
    </w:rPr>
  </w:style>
  <w:style w:type="paragraph" w:customStyle="1" w:styleId="EndNoteBibliography">
    <w:name w:val="EndNote Bibliography"/>
    <w:basedOn w:val="Normal"/>
    <w:link w:val="EndNoteBibliographyChar"/>
    <w:rsid w:val="00950406"/>
    <w:pPr>
      <w:jc w:val="both"/>
    </w:pPr>
    <w:rPr>
      <w:rFonts w:ascii="Arial" w:hAnsi="Arial" w:cs="Arial"/>
      <w:sz w:val="24"/>
    </w:rPr>
  </w:style>
  <w:style w:type="character" w:customStyle="1" w:styleId="EndNoteBibliographyChar">
    <w:name w:val="EndNote Bibliography Char"/>
    <w:basedOn w:val="DefaultParagraphFont"/>
    <w:link w:val="EndNoteBibliography"/>
    <w:rsid w:val="00950406"/>
    <w:rPr>
      <w:rFonts w:ascii="Arial" w:hAnsi="Arial" w:cs="Arial"/>
      <w:sz w:val="24"/>
    </w:rPr>
  </w:style>
  <w:style w:type="character" w:customStyle="1" w:styleId="UnresolvedMention1">
    <w:name w:val="Unresolved Mention1"/>
    <w:basedOn w:val="DefaultParagraphFont"/>
    <w:uiPriority w:val="99"/>
    <w:semiHidden/>
    <w:unhideWhenUsed/>
    <w:rsid w:val="00EF5ADB"/>
    <w:rPr>
      <w:color w:val="605E5C"/>
      <w:shd w:val="clear" w:color="auto" w:fill="E1DFDD"/>
    </w:rPr>
  </w:style>
  <w:style w:type="paragraph" w:styleId="Revision">
    <w:name w:val="Revision"/>
    <w:hidden/>
    <w:uiPriority w:val="99"/>
    <w:semiHidden/>
    <w:rsid w:val="00B16A11"/>
  </w:style>
  <w:style w:type="paragraph" w:styleId="NormalWeb">
    <w:name w:val="Normal (Web)"/>
    <w:basedOn w:val="Normal"/>
    <w:uiPriority w:val="99"/>
    <w:unhideWhenUsed/>
    <w:rsid w:val="00FB1AFB"/>
    <w:pPr>
      <w:spacing w:before="100" w:beforeAutospacing="1" w:after="100" w:afterAutospacing="1"/>
    </w:pPr>
    <w:rPr>
      <w:rFonts w:eastAsiaTheme="minorEastAsia"/>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Default">
    <w:name w:val="Default"/>
    <w:rsid w:val="000D4767"/>
    <w:pPr>
      <w:autoSpaceDE w:val="0"/>
      <w:autoSpaceDN w:val="0"/>
      <w:adjustRightInd w:val="0"/>
    </w:pPr>
    <w:rPr>
      <w:color w:val="000000"/>
      <w:sz w:val="24"/>
      <w:szCs w:val="24"/>
    </w:rPr>
  </w:style>
  <w:style w:type="paragraph" w:styleId="ListParagraph">
    <w:name w:val="List Paragraph"/>
    <w:basedOn w:val="Normal"/>
    <w:uiPriority w:val="34"/>
    <w:qFormat/>
    <w:rsid w:val="005F0F7A"/>
    <w:pPr>
      <w:ind w:left="720"/>
      <w:contextualSpacing/>
    </w:pPr>
    <w:rPr>
      <w:rFonts w:asciiTheme="minorHAnsi" w:eastAsiaTheme="minorEastAsia" w:hAnsiTheme="minorHAnsi" w:cstheme="minorBidi"/>
      <w:sz w:val="24"/>
      <w:szCs w:val="24"/>
      <w:lang w:eastAsia="zh-CN"/>
    </w:rPr>
  </w:style>
  <w:style w:type="table" w:styleId="TableGrid">
    <w:name w:val="Table Grid"/>
    <w:basedOn w:val="TableNormal"/>
    <w:uiPriority w:val="39"/>
    <w:rsid w:val="004D366A"/>
    <w:rPr>
      <w:rFonts w:ascii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950406"/>
    <w:pPr>
      <w:jc w:val="center"/>
    </w:pPr>
    <w:rPr>
      <w:rFonts w:ascii="Arial" w:hAnsi="Arial" w:cs="Arial"/>
      <w:sz w:val="24"/>
    </w:rPr>
  </w:style>
  <w:style w:type="character" w:customStyle="1" w:styleId="EndNoteBibliographyTitleChar">
    <w:name w:val="EndNote Bibliography Title Char"/>
    <w:basedOn w:val="DefaultParagraphFont"/>
    <w:link w:val="EndNoteBibliographyTitle"/>
    <w:rsid w:val="00950406"/>
    <w:rPr>
      <w:rFonts w:ascii="Arial" w:hAnsi="Arial" w:cs="Arial"/>
      <w:sz w:val="24"/>
    </w:rPr>
  </w:style>
  <w:style w:type="paragraph" w:customStyle="1" w:styleId="EndNoteBibliography">
    <w:name w:val="EndNote Bibliography"/>
    <w:basedOn w:val="Normal"/>
    <w:link w:val="EndNoteBibliographyChar"/>
    <w:rsid w:val="00950406"/>
    <w:pPr>
      <w:jc w:val="both"/>
    </w:pPr>
    <w:rPr>
      <w:rFonts w:ascii="Arial" w:hAnsi="Arial" w:cs="Arial"/>
      <w:sz w:val="24"/>
    </w:rPr>
  </w:style>
  <w:style w:type="character" w:customStyle="1" w:styleId="EndNoteBibliographyChar">
    <w:name w:val="EndNote Bibliography Char"/>
    <w:basedOn w:val="DefaultParagraphFont"/>
    <w:link w:val="EndNoteBibliography"/>
    <w:rsid w:val="00950406"/>
    <w:rPr>
      <w:rFonts w:ascii="Arial" w:hAnsi="Arial" w:cs="Arial"/>
      <w:sz w:val="24"/>
    </w:rPr>
  </w:style>
  <w:style w:type="character" w:customStyle="1" w:styleId="UnresolvedMention1">
    <w:name w:val="Unresolved Mention1"/>
    <w:basedOn w:val="DefaultParagraphFont"/>
    <w:uiPriority w:val="99"/>
    <w:semiHidden/>
    <w:unhideWhenUsed/>
    <w:rsid w:val="00EF5ADB"/>
    <w:rPr>
      <w:color w:val="605E5C"/>
      <w:shd w:val="clear" w:color="auto" w:fill="E1DFDD"/>
    </w:rPr>
  </w:style>
  <w:style w:type="paragraph" w:styleId="Revision">
    <w:name w:val="Revision"/>
    <w:hidden/>
    <w:uiPriority w:val="99"/>
    <w:semiHidden/>
    <w:rsid w:val="00B16A11"/>
  </w:style>
  <w:style w:type="paragraph" w:styleId="NormalWeb">
    <w:name w:val="Normal (Web)"/>
    <w:basedOn w:val="Normal"/>
    <w:uiPriority w:val="99"/>
    <w:unhideWhenUsed/>
    <w:rsid w:val="00FB1AFB"/>
    <w:pPr>
      <w:spacing w:before="100" w:beforeAutospacing="1" w:after="100" w:afterAutospacing="1"/>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151140">
      <w:bodyDiv w:val="1"/>
      <w:marLeft w:val="0"/>
      <w:marRight w:val="0"/>
      <w:marTop w:val="0"/>
      <w:marBottom w:val="0"/>
      <w:divBdr>
        <w:top w:val="none" w:sz="0" w:space="0" w:color="auto"/>
        <w:left w:val="none" w:sz="0" w:space="0" w:color="auto"/>
        <w:bottom w:val="none" w:sz="0" w:space="0" w:color="auto"/>
        <w:right w:val="none" w:sz="0" w:space="0" w:color="auto"/>
      </w:divBdr>
    </w:div>
    <w:div w:id="252203428">
      <w:bodyDiv w:val="1"/>
      <w:marLeft w:val="0"/>
      <w:marRight w:val="0"/>
      <w:marTop w:val="0"/>
      <w:marBottom w:val="0"/>
      <w:divBdr>
        <w:top w:val="none" w:sz="0" w:space="0" w:color="auto"/>
        <w:left w:val="none" w:sz="0" w:space="0" w:color="auto"/>
        <w:bottom w:val="none" w:sz="0" w:space="0" w:color="auto"/>
        <w:right w:val="none" w:sz="0" w:space="0" w:color="auto"/>
      </w:divBdr>
    </w:div>
    <w:div w:id="350183661">
      <w:bodyDiv w:val="1"/>
      <w:marLeft w:val="0"/>
      <w:marRight w:val="0"/>
      <w:marTop w:val="0"/>
      <w:marBottom w:val="0"/>
      <w:divBdr>
        <w:top w:val="none" w:sz="0" w:space="0" w:color="auto"/>
        <w:left w:val="none" w:sz="0" w:space="0" w:color="auto"/>
        <w:bottom w:val="none" w:sz="0" w:space="0" w:color="auto"/>
        <w:right w:val="none" w:sz="0" w:space="0" w:color="auto"/>
      </w:divBdr>
    </w:div>
    <w:div w:id="397485726">
      <w:bodyDiv w:val="1"/>
      <w:marLeft w:val="0"/>
      <w:marRight w:val="0"/>
      <w:marTop w:val="0"/>
      <w:marBottom w:val="0"/>
      <w:divBdr>
        <w:top w:val="none" w:sz="0" w:space="0" w:color="auto"/>
        <w:left w:val="none" w:sz="0" w:space="0" w:color="auto"/>
        <w:bottom w:val="none" w:sz="0" w:space="0" w:color="auto"/>
        <w:right w:val="none" w:sz="0" w:space="0" w:color="auto"/>
      </w:divBdr>
    </w:div>
    <w:div w:id="487209707">
      <w:bodyDiv w:val="1"/>
      <w:marLeft w:val="0"/>
      <w:marRight w:val="0"/>
      <w:marTop w:val="0"/>
      <w:marBottom w:val="0"/>
      <w:divBdr>
        <w:top w:val="none" w:sz="0" w:space="0" w:color="auto"/>
        <w:left w:val="none" w:sz="0" w:space="0" w:color="auto"/>
        <w:bottom w:val="none" w:sz="0" w:space="0" w:color="auto"/>
        <w:right w:val="none" w:sz="0" w:space="0" w:color="auto"/>
      </w:divBdr>
    </w:div>
    <w:div w:id="596334018">
      <w:bodyDiv w:val="1"/>
      <w:marLeft w:val="0"/>
      <w:marRight w:val="0"/>
      <w:marTop w:val="0"/>
      <w:marBottom w:val="0"/>
      <w:divBdr>
        <w:top w:val="none" w:sz="0" w:space="0" w:color="auto"/>
        <w:left w:val="none" w:sz="0" w:space="0" w:color="auto"/>
        <w:bottom w:val="none" w:sz="0" w:space="0" w:color="auto"/>
        <w:right w:val="none" w:sz="0" w:space="0" w:color="auto"/>
      </w:divBdr>
    </w:div>
    <w:div w:id="640817251">
      <w:bodyDiv w:val="1"/>
      <w:marLeft w:val="0"/>
      <w:marRight w:val="0"/>
      <w:marTop w:val="0"/>
      <w:marBottom w:val="0"/>
      <w:divBdr>
        <w:top w:val="none" w:sz="0" w:space="0" w:color="auto"/>
        <w:left w:val="none" w:sz="0" w:space="0" w:color="auto"/>
        <w:bottom w:val="none" w:sz="0" w:space="0" w:color="auto"/>
        <w:right w:val="none" w:sz="0" w:space="0" w:color="auto"/>
      </w:divBdr>
    </w:div>
    <w:div w:id="703948012">
      <w:bodyDiv w:val="1"/>
      <w:marLeft w:val="0"/>
      <w:marRight w:val="0"/>
      <w:marTop w:val="0"/>
      <w:marBottom w:val="0"/>
      <w:divBdr>
        <w:top w:val="none" w:sz="0" w:space="0" w:color="auto"/>
        <w:left w:val="none" w:sz="0" w:space="0" w:color="auto"/>
        <w:bottom w:val="none" w:sz="0" w:space="0" w:color="auto"/>
        <w:right w:val="none" w:sz="0" w:space="0" w:color="auto"/>
      </w:divBdr>
    </w:div>
    <w:div w:id="732314507">
      <w:bodyDiv w:val="1"/>
      <w:marLeft w:val="0"/>
      <w:marRight w:val="0"/>
      <w:marTop w:val="0"/>
      <w:marBottom w:val="0"/>
      <w:divBdr>
        <w:top w:val="none" w:sz="0" w:space="0" w:color="auto"/>
        <w:left w:val="none" w:sz="0" w:space="0" w:color="auto"/>
        <w:bottom w:val="none" w:sz="0" w:space="0" w:color="auto"/>
        <w:right w:val="none" w:sz="0" w:space="0" w:color="auto"/>
      </w:divBdr>
    </w:div>
    <w:div w:id="1028604316">
      <w:bodyDiv w:val="1"/>
      <w:marLeft w:val="0"/>
      <w:marRight w:val="0"/>
      <w:marTop w:val="0"/>
      <w:marBottom w:val="0"/>
      <w:divBdr>
        <w:top w:val="none" w:sz="0" w:space="0" w:color="auto"/>
        <w:left w:val="none" w:sz="0" w:space="0" w:color="auto"/>
        <w:bottom w:val="none" w:sz="0" w:space="0" w:color="auto"/>
        <w:right w:val="none" w:sz="0" w:space="0" w:color="auto"/>
      </w:divBdr>
    </w:div>
    <w:div w:id="1701585672">
      <w:bodyDiv w:val="1"/>
      <w:marLeft w:val="0"/>
      <w:marRight w:val="0"/>
      <w:marTop w:val="0"/>
      <w:marBottom w:val="0"/>
      <w:divBdr>
        <w:top w:val="none" w:sz="0" w:space="0" w:color="auto"/>
        <w:left w:val="none" w:sz="0" w:space="0" w:color="auto"/>
        <w:bottom w:val="none" w:sz="0" w:space="0" w:color="auto"/>
        <w:right w:val="none" w:sz="0" w:space="0" w:color="auto"/>
      </w:divBdr>
    </w:div>
    <w:div w:id="1801915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trimis@usc.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610EE-291A-4A4F-BA8C-C88320F9B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7622</Words>
  <Characters>43450</Characters>
  <Application>Microsoft Macintosh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
  <LinksUpToDate>false</LinksUpToDate>
  <CharactersWithSpaces>50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creator>bhanson</dc:creator>
  <cp:lastModifiedBy>Sara Schiff</cp:lastModifiedBy>
  <cp:revision>4</cp:revision>
  <cp:lastPrinted>2019-03-17T22:16:00Z</cp:lastPrinted>
  <dcterms:created xsi:type="dcterms:W3CDTF">2019-05-15T21:56:00Z</dcterms:created>
  <dcterms:modified xsi:type="dcterms:W3CDTF">2019-05-15T22:03:00Z</dcterms:modified>
</cp:coreProperties>
</file>